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1495" w:rsidRPr="00E91495" w:rsidRDefault="00AB1627" w:rsidP="00E91495">
      <w:pPr>
        <w:spacing w:before="0"/>
      </w:pPr>
      <w:r>
        <w:t>Grafting experiments from Wenger and Wenger have shown that the identity of spinal cord cells</w:t>
      </w:r>
      <w:r w:rsidR="006C0BA1">
        <w:t xml:space="preserve"> (albeit posterior sections to cervical levels)</w:t>
      </w:r>
      <w:r>
        <w:t xml:space="preserve"> is controlled by </w:t>
      </w:r>
      <w:r w:rsidR="00B125E1">
        <w:t>signaling centers</w:t>
      </w:r>
      <w:r>
        <w:t xml:space="preserve"> along both the anterior to posterior and dorsal to ventral axes of the chick neural tube </w:t>
      </w:r>
      <w:r>
        <w:fldChar w:fldCharType="begin"/>
      </w:r>
      <w:r>
        <w:instrText xml:space="preserve"> ADDIN EN.CITE &lt;EndNote&gt;&lt;Cite&gt;&lt;Author&gt;Wenger&lt;/Author&gt;&lt;Year&gt;1951&lt;/Year&gt;&lt;RecNum&gt;1612&lt;/RecNum&gt;&lt;DisplayText&gt;(Wenger 1950, Wenger 1951)&lt;/DisplayText&gt;&lt;record&gt;&lt;rec-number&gt;1612&lt;/rec-number&gt;&lt;foreign-keys&gt;&lt;key app="EN" db-id="a5xp2axdod9dr6ea5vdxp5tbxrzwaadv2swt" timestamp="1463153540"&gt;1612&lt;/key&gt;&lt;/foreign-keys&gt;&lt;ref-type name="Journal Article"&gt;17&lt;/ref-type&gt;&lt;contributors&gt;&lt;authors&gt;&lt;author&gt;Wenger, Byron S&lt;/author&gt;&lt;/authors&gt;&lt;/contributors&gt;&lt;titles&gt;&lt;title&gt;Determination of structural patterns in the spinal cord of the chick embryo studied by transplantations between brachial and adjacent levels&lt;/title&gt;&lt;secondary-title&gt;Journal of Experimental Zoology&lt;/secondary-title&gt;&lt;/titles&gt;&lt;periodical&gt;&lt;full-title&gt;Journal of Experimental Zoology&lt;/full-title&gt;&lt;/periodical&gt;&lt;pages&gt;123-163&lt;/pages&gt;&lt;volume&gt;116&lt;/volume&gt;&lt;number&gt;1&lt;/number&gt;&lt;dates&gt;&lt;year&gt;1951&lt;/year&gt;&lt;/dates&gt;&lt;isbn&gt;1097-010X&lt;/isbn&gt;&lt;urls&gt;&lt;/urls&gt;&lt;/record&gt;&lt;/Cite&gt;&lt;Cite&gt;&lt;Author&gt;Wenger&lt;/Author&gt;&lt;Year&gt;1950&lt;/Year&gt;&lt;RecNum&gt;1611&lt;/RecNum&gt;&lt;record&gt;&lt;rec-number&gt;1611&lt;/rec-number&gt;&lt;foreign-keys&gt;&lt;key app="EN" db-id="a5xp2axdod9dr6ea5vdxp5tbxrzwaadv2swt" timestamp="1463153515"&gt;1611&lt;/key&gt;&lt;/foreign-keys&gt;&lt;ref-type name="Journal Article"&gt;17&lt;/ref-type&gt;&lt;contributors&gt;&lt;authors&gt;&lt;author&gt;Wenger, Eleanor Lerner&lt;/author&gt;&lt;/authors&gt;&lt;/contributors&gt;&lt;titles&gt;&lt;title&gt;An experimental analysis of relations between parts of the brachial spinal cord of the embryonic chick&lt;/title&gt;&lt;secondary-title&gt;Journal of Experimental Zoology&lt;/secondary-title&gt;&lt;/titles&gt;&lt;periodical&gt;&lt;full-title&gt;Journal of Experimental Zoology&lt;/full-title&gt;&lt;/periodical&gt;&lt;pages&gt;51-85&lt;/pages&gt;&lt;volume&gt;114&lt;/volume&gt;&lt;number&gt;1&lt;/number&gt;&lt;dates&gt;&lt;year&gt;1950&lt;/year&gt;&lt;/dates&gt;&lt;isbn&gt;1097-010X&lt;/isbn&gt;&lt;urls&gt;&lt;/urls&gt;&lt;/record&gt;&lt;/Cite&gt;&lt;/EndNote&gt;</w:instrText>
      </w:r>
      <w:r>
        <w:fldChar w:fldCharType="separate"/>
      </w:r>
      <w:r>
        <w:rPr>
          <w:noProof/>
        </w:rPr>
        <w:t>(Wenger 1950, Wenger 1951)</w:t>
      </w:r>
      <w:r>
        <w:fldChar w:fldCharType="end"/>
      </w:r>
      <w:r>
        <w:t>.</w:t>
      </w:r>
      <w:r w:rsidR="00376173">
        <w:t xml:space="preserve"> </w:t>
      </w:r>
      <w:r w:rsidR="00E91495">
        <w:t>Another study by the Hamburger lab found that brachial and lumbar</w:t>
      </w:r>
      <w:r w:rsidR="00E91495" w:rsidRPr="00E91495">
        <w:t xml:space="preserve"> graft</w:t>
      </w:r>
      <w:r w:rsidR="00E91495">
        <w:t xml:space="preserve">s have regional spinal cord identity </w:t>
      </w:r>
      <w:r w:rsidR="00E91495" w:rsidRPr="00E91495">
        <w:fldChar w:fldCharType="begin"/>
      </w:r>
      <w:r w:rsidR="00E91495" w:rsidRPr="00E91495">
        <w:instrText xml:space="preserve"> ADDIN EN.CITE &lt;EndNote&gt;&lt;Cite&gt;&lt;Author&gt;Narayanan&lt;/Author&gt;&lt;Year&gt;1971&lt;/Year&gt;&lt;RecNum&gt;1604&lt;/RecNum&gt;&lt;DisplayText&gt;(Narayanan and Hamburger 1971)&lt;/DisplayText&gt;&lt;record&gt;&lt;rec-number&gt;1604&lt;/rec-number&gt;&lt;foreign-keys&gt;&lt;key app="EN" db-id="a5xp2axdod9dr6ea5vdxp5tbxrzwaadv2swt" timestamp="1463080111"&gt;1604&lt;/key&gt;&lt;/foreign-keys&gt;&lt;ref-type name="Journal Article"&gt;17&lt;/ref-type&gt;&lt;contributors&gt;&lt;authors&gt;&lt;author&gt;Narayanan, C. H.&lt;/author&gt;&lt;author&gt;Hamburger, V.&lt;/author&gt;&lt;/authors&gt;&lt;/contributors&gt;&lt;titles&gt;&lt;title&gt;Motility in chick embryos with substitution of lumbosacral by brachial and brachial by lumbosacral spinal cord segments&lt;/title&gt;&lt;secondary-title&gt;J Exp Zool&lt;/secondary-title&gt;&lt;alt-title&gt;The Journal of experimental zoology&lt;/alt-title&gt;&lt;/titles&gt;&lt;periodical&gt;&lt;full-title&gt;J Exp Zool&lt;/full-title&gt;&lt;abbr-1&gt;The Journal of experimental zoology&lt;/abbr-1&gt;&lt;/periodical&gt;&lt;alt-periodical&gt;&lt;full-title&gt;J Exp Zool&lt;/full-title&gt;&lt;abbr-1&gt;The Journal of experimental zoology&lt;/abbr-1&gt;&lt;/alt-periodical&gt;&lt;pages&gt;415-31&lt;/pages&gt;&lt;volume&gt;178&lt;/volume&gt;&lt;number&gt;4&lt;/number&gt;&lt;edition&gt;1971/12/01&lt;/edition&gt;&lt;keywords&gt;&lt;keyword&gt;Animals&lt;/keyword&gt;&lt;keyword&gt;Brachial Plexus/anatomy &amp;amp; histology&lt;/keyword&gt;&lt;keyword&gt;Chick Embryo&lt;/keyword&gt;&lt;keyword&gt;Leg/embryology/innervation&lt;/keyword&gt;&lt;keyword&gt;Lumbosacral Plexus/anatomy &amp;amp; histology&lt;/keyword&gt;&lt;keyword&gt;Lumbosacral Region/embryology&lt;/keyword&gt;&lt;keyword&gt;Methods&lt;/keyword&gt;&lt;keyword&gt;Microsurgery&lt;/keyword&gt;&lt;keyword&gt;*Movement&lt;/keyword&gt;&lt;keyword&gt;Spinal Cord/*embryology/surgery/transplantation&lt;/keyword&gt;&lt;keyword&gt;Time Factors&lt;/keyword&gt;&lt;keyword&gt;Transplantation, Homologous&lt;/keyword&gt;&lt;keyword&gt;Wings, Animal/embryology/innervation&lt;/keyword&gt;&lt;/keywords&gt;&lt;dates&gt;&lt;year&gt;1971&lt;/year&gt;&lt;pub-dates&gt;&lt;date&gt;Dec&lt;/date&gt;&lt;/pub-dates&gt;&lt;/dates&gt;&lt;isbn&gt;0022-104X (Print)0022-104x&lt;/isbn&gt;&lt;accession-num&gt;5161044&lt;/accession-num&gt;&lt;urls&gt;&lt;related-urls&gt;&lt;url&gt;http://dx.doi.org/10.1002/jez.1401780402&lt;/url&gt;&lt;/related-urls&gt;&lt;/urls&gt;&lt;electronic-resource-num&gt;10.1002/jez.1401780402&lt;/electronic-resource-num&gt;&lt;remote-database-provider&gt;NLM&lt;/remote-database-provider&gt;&lt;language&gt;eng&lt;/language&gt;&lt;/record&gt;&lt;/Cite&gt;&lt;/EndNote&gt;</w:instrText>
      </w:r>
      <w:r w:rsidR="00E91495" w:rsidRPr="00E91495">
        <w:fldChar w:fldCharType="separate"/>
      </w:r>
      <w:r w:rsidR="00E91495" w:rsidRPr="00E91495">
        <w:rPr>
          <w:noProof/>
        </w:rPr>
        <w:t>(Narayanan and Hamburger 1971)</w:t>
      </w:r>
      <w:r w:rsidR="00E91495" w:rsidRPr="00E91495">
        <w:fldChar w:fldCharType="end"/>
      </w:r>
      <w:r w:rsidR="00694B81">
        <w:t>.</w:t>
      </w:r>
    </w:p>
    <w:p w:rsidR="00AE19AD" w:rsidRDefault="00376173" w:rsidP="00AB1627">
      <w:pPr>
        <w:spacing w:before="0"/>
      </w:pPr>
      <w:r>
        <w:t xml:space="preserve">At stage 8 of chick neural tube development, </w:t>
      </w:r>
      <w:r w:rsidR="00760257">
        <w:t xml:space="preserve">neurulation and neural tube formation has completed </w:t>
      </w:r>
      <w:r w:rsidR="00760257">
        <w:fldChar w:fldCharType="begin"/>
      </w:r>
      <w:r w:rsidR="00760257">
        <w:instrText xml:space="preserve"> ADDIN EN.CITE &lt;EndNote&gt;&lt;Cite&gt;&lt;Author&gt;Bellairs&lt;/Author&gt;&lt;Year&gt;2005&lt;/Year&gt;&lt;RecNum&gt;1614&lt;/RecNum&gt;&lt;DisplayText&gt;(Bellairs and Osmond 2005)&lt;/DisplayText&gt;&lt;record&gt;&lt;rec-number&gt;1614&lt;/rec-number&gt;&lt;foreign-keys&gt;&lt;key app="EN" db-id="a5xp2axdod9dr6ea5vdxp5tbxrzwaadv2swt" timestamp="1463155055"&gt;1614&lt;/key&gt;&lt;/foreign-keys&gt;&lt;ref-type name="Book"&gt;6&lt;/ref-type&gt;&lt;contributors&gt;&lt;authors&gt;&lt;author&gt;Bellairs, Ruth&lt;/author&gt;&lt;author&gt;Osmond, Mark&lt;/author&gt;&lt;/authors&gt;&lt;/contributors&gt;&lt;titles&gt;&lt;title&gt;Atlas of chick development&lt;/title&gt;&lt;/titles&gt;&lt;dates&gt;&lt;year&gt;2005&lt;/year&gt;&lt;/dates&gt;&lt;publisher&gt;Academic Press&lt;/publisher&gt;&lt;isbn&gt;0080454755&lt;/isbn&gt;&lt;urls&gt;&lt;/urls&gt;&lt;/record&gt;&lt;/Cite&gt;&lt;/EndNote&gt;</w:instrText>
      </w:r>
      <w:r w:rsidR="00760257">
        <w:fldChar w:fldCharType="separate"/>
      </w:r>
      <w:r w:rsidR="00760257">
        <w:rPr>
          <w:noProof/>
        </w:rPr>
        <w:t>(Bellairs and Osmond 2005)</w:t>
      </w:r>
      <w:r w:rsidR="00760257">
        <w:fldChar w:fldCharType="end"/>
      </w:r>
      <w:r w:rsidR="00760257">
        <w:t xml:space="preserve">. It is from this developmental timepoint that we begin </w:t>
      </w:r>
      <w:r w:rsidR="006C0BA1">
        <w:t>our</w:t>
      </w:r>
      <w:r w:rsidR="00760257">
        <w:t xml:space="preserve"> experiment.</w:t>
      </w:r>
    </w:p>
    <w:p w:rsidR="00BE034A" w:rsidRDefault="00BE034A" w:rsidP="00BE034A">
      <w:pPr>
        <w:spacing w:before="0"/>
      </w:pPr>
    </w:p>
    <w:p w:rsidR="004C2AA3" w:rsidRDefault="005060FF" w:rsidP="004C2AA3">
      <w:pPr>
        <w:spacing w:before="0"/>
      </w:pPr>
      <w:r>
        <w:t xml:space="preserve">A) </w:t>
      </w:r>
      <w:r w:rsidR="00832DA6">
        <w:t>Upon an A</w:t>
      </w:r>
      <w:r w:rsidR="0076699F">
        <w:t>nterior</w:t>
      </w:r>
      <w:r w:rsidR="00832DA6">
        <w:t>-P</w:t>
      </w:r>
      <w:r w:rsidR="0076699F">
        <w:t>osterior</w:t>
      </w:r>
      <w:r w:rsidR="00832DA6">
        <w:t xml:space="preserve"> </w:t>
      </w:r>
      <w:r w:rsidR="00B125E1">
        <w:t xml:space="preserve">(A-P) </w:t>
      </w:r>
      <w:r w:rsidR="00832DA6">
        <w:t>reversal graft, I predict that</w:t>
      </w:r>
      <w:r w:rsidR="00E030E1">
        <w:t xml:space="preserve"> the polarity of the spinal cord will be</w:t>
      </w:r>
      <w:r w:rsidR="000A2DFE">
        <w:t xml:space="preserve"> reversed such that Cervical level 6 is </w:t>
      </w:r>
      <w:r w:rsidR="00E36743">
        <w:t>now anterior and Cervical level 2 is posterior</w:t>
      </w:r>
      <w:r w:rsidR="00133E21">
        <w:t xml:space="preserve"> (</w:t>
      </w:r>
      <w:r w:rsidR="00133E21" w:rsidRPr="00133E21">
        <w:rPr>
          <w:b/>
        </w:rPr>
        <w:t>retain ectopic polarity</w:t>
      </w:r>
      <w:r w:rsidR="00133E21">
        <w:t>)</w:t>
      </w:r>
      <w:r w:rsidR="00E36743">
        <w:t>.</w:t>
      </w:r>
      <w:r w:rsidR="009C18C1">
        <w:t xml:space="preserve"> They will retain their same target axial muscles.</w:t>
      </w:r>
      <w:r w:rsidR="000A2DFE">
        <w:t xml:space="preserve"> This is because A-P patterning has already begun at the stage of the neural plate </w:t>
      </w:r>
      <w:r w:rsidR="000A2DFE">
        <w:fldChar w:fldCharType="begin"/>
      </w:r>
      <w:r w:rsidR="000A2DFE">
        <w:instrText xml:space="preserve"> ADDIN EN.CITE &lt;EndNote&gt;&lt;Cite&gt;&lt;Author&gt;Lumsden&lt;/Author&gt;&lt;Year&gt;1996&lt;/Year&gt;&lt;RecNum&gt;1626&lt;/RecNum&gt;&lt;DisplayText&gt;(Lumsden and Krumlauf 1996)&lt;/DisplayText&gt;&lt;record&gt;&lt;rec-number&gt;1626&lt;/rec-number&gt;&lt;foreign-keys&gt;&lt;key app="EN" db-id="a5xp2axdod9dr6ea5vdxp5tbxrzwaadv2swt" timestamp="1463197244"&gt;1626&lt;/key&gt;&lt;/foreign-keys&gt;&lt;ref-type name="Journal Article"&gt;17&lt;/ref-type&gt;&lt;contributors&gt;&lt;authors&gt;&lt;author&gt;Lumsden, A.&lt;/author&gt;&lt;author&gt;Krumlauf, R.&lt;/author&gt;&lt;/authors&gt;&lt;/contributors&gt;&lt;auth-address&gt;Department of Developmental Neurobiology, United Medical and Dental Schools, Guy&amp;apos;s Hospital, London SE1 9RT, UK. a.lumsden@umds.ac.uk&lt;/auth-address&gt;&lt;titles&gt;&lt;title&gt;Patterning the vertebrate neuraxis&lt;/title&gt;&lt;secondary-title&gt;Science&lt;/secondary-title&gt;&lt;alt-title&gt;Science (New York, N.Y.)&lt;/alt-title&gt;&lt;/titles&gt;&lt;periodical&gt;&lt;full-title&gt;Science&lt;/full-title&gt;&lt;/periodical&gt;&lt;pages&gt;1109-15&lt;/pages&gt;&lt;volume&gt;274&lt;/volume&gt;&lt;number&gt;5290&lt;/number&gt;&lt;edition&gt;1996/11/15&lt;/edition&gt;&lt;keywords&gt;&lt;keyword&gt;Animals&lt;/keyword&gt;&lt;keyword&gt;*Body Patterning&lt;/keyword&gt;&lt;keyword&gt;Central Nervous System/cytology/*embryology/physiology&lt;/keyword&gt;&lt;keyword&gt;*Embryonic Induction&lt;/keyword&gt;&lt;keyword&gt;Gene Expression Regulation, Developmental&lt;/keyword&gt;&lt;keyword&gt;Genes, Homeobox&lt;/keyword&gt;&lt;keyword&gt;Mesencephalon/cytology/embryology/physiology&lt;/keyword&gt;&lt;keyword&gt;Mesoderm/physiology&lt;/keyword&gt;&lt;keyword&gt;Neurons/cytology/physiology&lt;/keyword&gt;&lt;keyword&gt;Prosencephalon/cytology/embryology/physiology&lt;/keyword&gt;&lt;keyword&gt;Rhombencephalon/cytology/embryology/physiology&lt;/keyword&gt;&lt;keyword&gt;Signal Transduction&lt;/keyword&gt;&lt;keyword&gt;Spinal Cord/cytology/embryology/physiology&lt;/keyword&gt;&lt;keyword&gt;Tretinoin/physiology&lt;/keyword&gt;&lt;/keywords&gt;&lt;dates&gt;&lt;year&gt;1996&lt;/year&gt;&lt;pub-dates&gt;&lt;date&gt;Nov 15&lt;/date&gt;&lt;/pub-dates&gt;&lt;/dates&gt;&lt;isbn&gt;0036-8075 (Print)0036-8075&lt;/isbn&gt;&lt;accession-num&gt;8895453&lt;/accession-num&gt;&lt;urls&gt;&lt;related-urls&gt;&lt;url&gt;http://dx.doi.org/&lt;/url&gt;&lt;/related-urls&gt;&lt;/urls&gt;&lt;remote-database-provider&gt;NLM&lt;/remote-database-provider&gt;&lt;language&gt;eng&lt;/language&gt;&lt;/record&gt;&lt;/Cite&gt;&lt;/EndNote&gt;</w:instrText>
      </w:r>
      <w:r w:rsidR="000A2DFE">
        <w:fldChar w:fldCharType="separate"/>
      </w:r>
      <w:r w:rsidR="000A2DFE">
        <w:rPr>
          <w:noProof/>
        </w:rPr>
        <w:t>(Lumsden and Krumlauf 1996)</w:t>
      </w:r>
      <w:r w:rsidR="000A2DFE">
        <w:fldChar w:fldCharType="end"/>
      </w:r>
      <w:r w:rsidR="000A2DFE">
        <w:t>.</w:t>
      </w:r>
      <w:r w:rsidR="005A45BC">
        <w:t xml:space="preserve"> </w:t>
      </w:r>
      <w:r w:rsidR="00893CFF">
        <w:t xml:space="preserve">The demonstration of </w:t>
      </w:r>
      <w:r w:rsidR="00953D0A">
        <w:t xml:space="preserve">retained </w:t>
      </w:r>
      <w:r w:rsidR="00893CFF">
        <w:t xml:space="preserve">neural identity </w:t>
      </w:r>
      <w:r w:rsidR="00953D0A">
        <w:t xml:space="preserve">upon grafting </w:t>
      </w:r>
      <w:r w:rsidR="00893CFF">
        <w:t xml:space="preserve">at this timepoint has been demonstrated </w:t>
      </w:r>
      <w:r w:rsidR="006C0BA1">
        <w:t xml:space="preserve">elegantly in the hindbrain </w:t>
      </w:r>
      <w:r w:rsidR="00893CFF">
        <w:t>with rhombomere</w:t>
      </w:r>
      <w:r w:rsidR="00953D0A">
        <w:t xml:space="preserve"> (r)</w:t>
      </w:r>
      <w:r w:rsidR="00893CFF">
        <w:t xml:space="preserve"> transpl</w:t>
      </w:r>
      <w:r w:rsidR="006C0BA1">
        <w:t>ants. Simon et al. grafted</w:t>
      </w:r>
      <w:r w:rsidR="00893CFF">
        <w:t xml:space="preserve"> </w:t>
      </w:r>
      <w:r w:rsidR="006C0BA1">
        <w:t xml:space="preserve">r-4 </w:t>
      </w:r>
      <w:r w:rsidR="00953D0A">
        <w:t>to r-2</w:t>
      </w:r>
      <w:r w:rsidR="006C0BA1">
        <w:t xml:space="preserve"> position and observed </w:t>
      </w:r>
      <w:r w:rsidR="004C2AA3">
        <w:t xml:space="preserve">the characteristic facial motor neurons and contralateral vestibulo-acoustic efferent neurons </w:t>
      </w:r>
      <w:r w:rsidR="006C0BA1">
        <w:t>of r4 in the grafted position</w:t>
      </w:r>
      <w:r w:rsidR="00953D0A">
        <w:t xml:space="preserve"> </w:t>
      </w:r>
      <w:r w:rsidR="004C2AA3">
        <w:t xml:space="preserve">of r-2 </w:t>
      </w:r>
      <w:r w:rsidR="00953D0A">
        <w:fldChar w:fldCharType="begin"/>
      </w:r>
      <w:r w:rsidR="00953D0A">
        <w:instrText xml:space="preserve"> ADDIN EN.CITE &lt;EndNote&gt;&lt;Cite&gt;&lt;Author&gt;Simon&lt;/Author&gt;&lt;Year&gt;1995&lt;/Year&gt;&lt;RecNum&gt;1627&lt;/RecNum&gt;&lt;DisplayText&gt;(Simon, Hornbruch et al. 1995)&lt;/DisplayText&gt;&lt;record&gt;&lt;rec-number&gt;1627&lt;/rec-number&gt;&lt;foreign-keys&gt;&lt;key app="EN" db-id="a5xp2axdod9dr6ea5vdxp5tbxrzwaadv2swt" timestamp="1463197985"&gt;1627&lt;/key&gt;&lt;/foreign-keys&gt;&lt;ref-type name="Journal Article"&gt;17&lt;/ref-type&gt;&lt;contributors&gt;&lt;authors&gt;&lt;author&gt;Simon, H.&lt;/author&gt;&lt;author&gt;Hornbruch, A.&lt;/author&gt;&lt;author&gt;Lumsden, A.&lt;/author&gt;&lt;/authors&gt;&lt;/contributors&gt;&lt;auth-address&gt;Division of Anatomy and Cell Biology, UMDS, Guy&amp;apos;s Hospital, London, England.&lt;/auth-address&gt;&lt;titles&gt;&lt;title&gt;Independent assignment of antero-posterior and dorso-ventral positional values in the developing chick hindbrai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05-14&lt;/pages&gt;&lt;volume&gt;5&lt;/volume&gt;&lt;number&gt;2&lt;/number&gt;&lt;edition&gt;1995/02/01&lt;/edition&gt;&lt;keywords&gt;&lt;keyword&gt;Animals&lt;/keyword&gt;&lt;keyword&gt;Cell Differentiation&lt;/keyword&gt;&lt;keyword&gt;Chick Embryo&lt;/keyword&gt;&lt;keyword&gt;Immunohistochemistry&lt;/keyword&gt;&lt;keyword&gt;Neurons/cytology/metabolism/transplantation&lt;/keyword&gt;&lt;keyword&gt;Rhombencephalon/cytology/*embryology/metabolism&lt;/keyword&gt;&lt;/keywords&gt;&lt;dates&gt;&lt;year&gt;1995&lt;/year&gt;&lt;pub-dates&gt;&lt;date&gt;Feb 1&lt;/date&gt;&lt;/pub-dates&gt;&lt;/dates&gt;&lt;isbn&gt;0960-9822 (Print)0960-9822&lt;/isbn&gt;&lt;accession-num&gt;7743182&lt;/accession-num&gt;&lt;urls&gt;&lt;related-urls&gt;&lt;url&gt;http://dx.doi.org/&lt;/url&gt;&lt;/related-urls&gt;&lt;/urls&gt;&lt;remote-database-provider&gt;NLM&lt;/remote-database-provider&gt;&lt;language&gt;eng&lt;/language&gt;&lt;/record&gt;&lt;/Cite&gt;&lt;/EndNote&gt;</w:instrText>
      </w:r>
      <w:r w:rsidR="00953D0A">
        <w:fldChar w:fldCharType="separate"/>
      </w:r>
      <w:r w:rsidR="00953D0A">
        <w:rPr>
          <w:noProof/>
        </w:rPr>
        <w:t>(Simon, Hornbruch et al. 1995)</w:t>
      </w:r>
      <w:r w:rsidR="00953D0A">
        <w:fldChar w:fldCharType="end"/>
      </w:r>
      <w:r w:rsidR="00953D0A">
        <w:t xml:space="preserve">. </w:t>
      </w:r>
      <w:r w:rsidR="00133E21">
        <w:t>Regarding cell type identity, projections and circuit organization, I predict that these properties will assume the ectopic properties of the grafted tissue. This will result in abnormal wiring of cervical axial muscles such as the neck muscles</w:t>
      </w:r>
    </w:p>
    <w:p w:rsidR="00B125E1" w:rsidRDefault="00133E21" w:rsidP="00B125E1">
      <w:pPr>
        <w:spacing w:before="0"/>
      </w:pPr>
      <w:r>
        <w:t xml:space="preserve">Upon a Dorsal-Ventral (D-V) inversion graft, </w:t>
      </w:r>
      <w:r w:rsidRPr="0076699F">
        <w:t xml:space="preserve">I predict that the polarity of </w:t>
      </w:r>
      <w:r w:rsidR="00916ED3">
        <w:t>the spinal cord will be normal (</w:t>
      </w:r>
      <w:r w:rsidR="00916ED3" w:rsidRPr="00916ED3">
        <w:rPr>
          <w:b/>
        </w:rPr>
        <w:t>retain endogenous polarity</w:t>
      </w:r>
      <w:r w:rsidR="00916ED3">
        <w:t>)</w:t>
      </w:r>
      <w:r w:rsidRPr="0076699F">
        <w:t>.</w:t>
      </w:r>
      <w:r>
        <w:t xml:space="preserve"> </w:t>
      </w:r>
      <w:r w:rsidR="00916ED3">
        <w:t xml:space="preserve">Again, taking lessons from Simon et al., they found a re-patterning along the D-V axis of the hindbrain upon inverted graft of r-4, suggesting that cells are still labile with respect to D-V polarizing signals from notochord/floor plate </w:t>
      </w:r>
      <w:r w:rsidR="00916ED3">
        <w:fldChar w:fldCharType="begin"/>
      </w:r>
      <w:r w:rsidR="00916ED3">
        <w:instrText xml:space="preserve"> ADDIN EN.CITE &lt;EndNote&gt;&lt;Cite&gt;&lt;Author&gt;Simon&lt;/Author&gt;&lt;Year&gt;1995&lt;/Year&gt;&lt;RecNum&gt;1627&lt;/RecNum&gt;&lt;DisplayText&gt;(Simon, Hornbruch et al. 1995)&lt;/DisplayText&gt;&lt;record&gt;&lt;rec-number&gt;1627&lt;/rec-number&gt;&lt;foreign-keys&gt;&lt;key app="EN" db-id="a5xp2axdod9dr6ea5vdxp5tbxrzwaadv2swt" timestamp="1463197985"&gt;1627&lt;/key&gt;&lt;/foreign-keys&gt;&lt;ref-type name="Journal Article"&gt;17&lt;/ref-type&gt;&lt;contributors&gt;&lt;authors&gt;&lt;author&gt;Simon, H.&lt;/author&gt;&lt;author&gt;Hornbruch, A.&lt;/author&gt;&lt;author&gt;Lumsden, A.&lt;/author&gt;&lt;/authors&gt;&lt;/contributors&gt;&lt;auth-address&gt;Division of Anatomy and Cell Biology, UMDS, Guy&amp;apos;s Hospital, London, England.&lt;/auth-address&gt;&lt;titles&gt;&lt;title&gt;Independent assignment of antero-posterior and dorso-ventral positional values in the developing chick hindbrain&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05-14&lt;/pages&gt;&lt;volume&gt;5&lt;/volume&gt;&lt;number&gt;2&lt;/number&gt;&lt;edition&gt;1995/02/01&lt;/edition&gt;&lt;keywords&gt;&lt;keyword&gt;Animals&lt;/keyword&gt;&lt;keyword&gt;Cell Differentiation&lt;/keyword&gt;&lt;keyword&gt;Chick Embryo&lt;/keyword&gt;&lt;keyword&gt;Immunohistochemistry&lt;/keyword&gt;&lt;keyword&gt;Neurons/cytology/metabolism/transplantation&lt;/keyword&gt;&lt;keyword&gt;Rhombencephalon/cytology/*embryology/metabolism&lt;/keyword&gt;&lt;/keywords&gt;&lt;dates&gt;&lt;year&gt;1995&lt;/year&gt;&lt;pub-dates&gt;&lt;date&gt;Feb 1&lt;/date&gt;&lt;/pub-dates&gt;&lt;/dates&gt;&lt;isbn&gt;0960-9822 (Print)0960-9822&lt;/isbn&gt;&lt;accession-num&gt;7743182&lt;/accession-num&gt;&lt;urls&gt;&lt;related-urls&gt;&lt;url&gt;http://dx.doi.org/&lt;/url&gt;&lt;/related-urls&gt;&lt;/urls&gt;&lt;remote-database-provider&gt;NLM&lt;/remote-database-provider&gt;&lt;language&gt;eng&lt;/language&gt;&lt;/record&gt;&lt;/Cite&gt;&lt;/EndNote&gt;</w:instrText>
      </w:r>
      <w:r w:rsidR="00916ED3">
        <w:fldChar w:fldCharType="separate"/>
      </w:r>
      <w:r w:rsidR="00916ED3">
        <w:rPr>
          <w:noProof/>
        </w:rPr>
        <w:t>(Simon, Hornbruch et al. 1995)</w:t>
      </w:r>
      <w:r w:rsidR="00916ED3">
        <w:fldChar w:fldCharType="end"/>
      </w:r>
      <w:r w:rsidR="00916ED3">
        <w:t>.</w:t>
      </w:r>
      <w:r w:rsidR="00A73149">
        <w:t xml:space="preserve"> The notochord and floorplate have the ability to repattern when ectopically transplanted </w:t>
      </w:r>
      <w:r w:rsidR="00A73149">
        <w:fldChar w:fldCharType="begin"/>
      </w:r>
      <w:r w:rsidR="00A73149">
        <w:instrText xml:space="preserve"> ADDIN EN.CITE &lt;EndNote&gt;&lt;Cite&gt;&lt;Author&gt;Yamada&lt;/Author&gt;&lt;Year&gt;1991&lt;/Year&gt;&lt;RecNum&gt;1616&lt;/RecNum&gt;&lt;DisplayText&gt;(Yamada, Placzek et al. 1991)&lt;/DisplayText&gt;&lt;record&gt;&lt;rec-number&gt;1616&lt;/rec-number&gt;&lt;foreign-keys&gt;&lt;key app="EN" db-id="a5xp2axdod9dr6ea5vdxp5tbxrzwaadv2swt" timestamp="1463163076"&gt;1616&lt;/key&gt;&lt;/foreign-keys&gt;&lt;ref-type name="Journal Article"&gt;17&lt;/ref-type&gt;&lt;contributors&gt;&lt;authors&gt;&lt;author&gt;Yamada, T.&lt;/author&gt;&lt;author&gt;Placzek, M.&lt;/author&gt;&lt;author&gt;Tanaka, H.&lt;/author&gt;&lt;author&gt;Dodd, J.&lt;/author&gt;&lt;author&gt;Jessell, T. M.&lt;/author&gt;&lt;/authors&gt;&lt;/contributors&gt;&lt;auth-address&gt;Howard Hughes Medical Institute, Columbia University, New York, New York 10032.&lt;/auth-address&gt;&lt;titles&gt;&lt;title&gt;Control of cell pattern in the developing nervous system: polarizing activity of the floor plate and notochord&lt;/title&gt;&lt;secondary-title&gt;Cell&lt;/secondary-title&gt;&lt;alt-title&gt;Cell&lt;/alt-title&gt;&lt;/titles&gt;&lt;periodical&gt;&lt;full-title&gt;Cell&lt;/full-title&gt;&lt;/periodical&gt;&lt;alt-periodical&gt;&lt;full-title&gt;Cell&lt;/full-title&gt;&lt;/alt-periodical&gt;&lt;pages&gt;635-47&lt;/pages&gt;&lt;volume&gt;64&lt;/volume&gt;&lt;number&gt;3&lt;/number&gt;&lt;edition&gt;1991/02/08&lt;/edition&gt;&lt;keywords&gt;&lt;keyword&gt;Animals&lt;/keyword&gt;&lt;keyword&gt;Antibodies, Monoclonal&lt;/keyword&gt;&lt;keyword&gt;Cell Differentiation&lt;/keyword&gt;&lt;keyword&gt;Chick Embryo&lt;/keyword&gt;&lt;keyword&gt;Coturnix&lt;/keyword&gt;&lt;keyword&gt;Embryonic Induction&lt;/keyword&gt;&lt;keyword&gt;Immunologic Techniques&lt;/keyword&gt;&lt;keyword&gt;Morphogenesis&lt;/keyword&gt;&lt;keyword&gt;Motor Neurons/*cytology&lt;/keyword&gt;&lt;keyword&gt;Nervous System/*embryology&lt;/keyword&gt;&lt;keyword&gt;Notochord/*physiology/transplantation&lt;/keyword&gt;&lt;keyword&gt;Serotonin/physiology&lt;/keyword&gt;&lt;keyword&gt;Spinal Cord/*embryology&lt;/keyword&gt;&lt;/keywords&gt;&lt;dates&gt;&lt;year&gt;1991&lt;/year&gt;&lt;pub-dates&gt;&lt;date&gt;Feb 8&lt;/date&gt;&lt;/pub-dates&gt;&lt;/dates&gt;&lt;isbn&gt;0092-8674 (Print)0092-8674&lt;/isbn&gt;&lt;accession-num&gt;1991324&lt;/accession-num&gt;&lt;urls&gt;&lt;related-urls&gt;&lt;url&gt;http://dx.doi.org/&lt;/url&gt;&lt;/related-urls&gt;&lt;/urls&gt;&lt;remote-database-provider&gt;NLM&lt;/remote-database-provider&gt;&lt;language&gt;eng&lt;/language&gt;&lt;/record&gt;&lt;/Cite&gt;&lt;/EndNote&gt;</w:instrText>
      </w:r>
      <w:r w:rsidR="00A73149">
        <w:fldChar w:fldCharType="separate"/>
      </w:r>
      <w:r w:rsidR="00A73149">
        <w:rPr>
          <w:noProof/>
        </w:rPr>
        <w:t>(Yamada, Placzek et al. 1991)</w:t>
      </w:r>
      <w:r w:rsidR="00A73149">
        <w:fldChar w:fldCharType="end"/>
      </w:r>
      <w:r w:rsidR="00A73149">
        <w:t>.</w:t>
      </w:r>
      <w:r w:rsidR="00A76E00">
        <w:t xml:space="preserve"> Furthermore, the notochord derived </w:t>
      </w:r>
      <w:r w:rsidR="00B125E1" w:rsidRPr="00E217BE">
        <w:t xml:space="preserve">Shh signaling </w:t>
      </w:r>
      <w:r w:rsidR="00A76E00">
        <w:t>is</w:t>
      </w:r>
      <w:r w:rsidR="00B125E1" w:rsidRPr="00E217BE">
        <w:t xml:space="preserve"> constant along the rostrocaudal axis (Yamada, Placzek et al. 1991)</w:t>
      </w:r>
      <w:r w:rsidR="00306E23">
        <w:t>, suggesting that these signals will be retained upon graft.</w:t>
      </w:r>
    </w:p>
    <w:p w:rsidR="0076699F" w:rsidRDefault="0076699F" w:rsidP="00BE034A">
      <w:pPr>
        <w:spacing w:before="0"/>
      </w:pPr>
    </w:p>
    <w:p w:rsidR="00E24D26" w:rsidRDefault="005060FF" w:rsidP="00E24D26">
      <w:pPr>
        <w:spacing w:before="0"/>
      </w:pPr>
      <w:r>
        <w:t xml:space="preserve">B) </w:t>
      </w:r>
      <w:r w:rsidR="00E24D26">
        <w:t xml:space="preserve">Concerning the stage of the graft being earlier (stage 4) or later (stage 17) depends on the pluripotency of cells. At stage 4, epiblast cells have yet to become neural progenitors. H&amp;H staging defines that the primitive streak has reached its maximum length and the neural tube has yet to close </w:t>
      </w:r>
      <w:r w:rsidR="00E24D26">
        <w:fldChar w:fldCharType="begin"/>
      </w:r>
      <w:r w:rsidR="00E24D26">
        <w:instrText xml:space="preserve"> ADDIN EN.CITE &lt;EndNote&gt;&lt;Cite&gt;&lt;Author&gt;Hamburger&lt;/Author&gt;&lt;Year&gt;1951&lt;/Year&gt;&lt;RecNum&gt;1610&lt;/RecNum&gt;&lt;DisplayText&gt;(Hamburger and Hamilton 1951, Bellairs and Osmond 2005)&lt;/DisplayText&gt;&lt;record&gt;&lt;rec-number&gt;1610&lt;/rec-number&gt;&lt;foreign-keys&gt;&lt;key app="EN" db-id="a5xp2axdod9dr6ea5vdxp5tbxrzwaadv2swt" timestamp="1463153026"&gt;1610&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alt-title&gt;Journal of morphology&lt;/alt-title&gt;&lt;/titles&gt;&lt;periodical&gt;&lt;full-title&gt;J Morphol&lt;/full-title&gt;&lt;abbr-1&gt;Journal of morphology&lt;/abbr-1&gt;&lt;/periodical&gt;&lt;alt-periodical&gt;&lt;full-title&gt;J Morphol&lt;/full-title&gt;&lt;abbr-1&gt;Journal of morphology&lt;/abbr-1&gt;&lt;/alt-periodical&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0022-2887&lt;/isbn&gt;&lt;accession-num&gt;24539719&lt;/accession-num&gt;&lt;urls&gt;&lt;related-urls&gt;&lt;url&gt;http://dx.doi.org/&lt;/url&gt;&lt;/related-urls&gt;&lt;/urls&gt;&lt;remote-database-provider&gt;NLM&lt;/remote-database-provider&gt;&lt;language&gt;eng&lt;/language&gt;&lt;/record&gt;&lt;/Cite&gt;&lt;Cite&gt;&lt;Author&gt;Bellairs&lt;/Author&gt;&lt;Year&gt;2005&lt;/Year&gt;&lt;RecNum&gt;1614&lt;/RecNum&gt;&lt;record&gt;&lt;rec-number&gt;1614&lt;/rec-number&gt;&lt;foreign-keys&gt;&lt;key app="EN" db-id="a5xp2axdod9dr6ea5vdxp5tbxrzwaadv2swt" timestamp="1463155055"&gt;1614&lt;/key&gt;&lt;/foreign-keys&gt;&lt;ref-type name="Book"&gt;6&lt;/ref-type&gt;&lt;contributors&gt;&lt;authors&gt;&lt;author&gt;Bellairs, Ruth&lt;/author&gt;&lt;author&gt;Osmond, Mark&lt;/author&gt;&lt;/authors&gt;&lt;/contributors&gt;&lt;titles&gt;&lt;title&gt;Atlas of chick development&lt;/title&gt;&lt;/titles&gt;&lt;dates&gt;&lt;year&gt;2005&lt;/year&gt;&lt;/dates&gt;&lt;publisher&gt;Academic Press&lt;/publisher&gt;&lt;isbn&gt;0080454755&lt;/isbn&gt;&lt;urls&gt;&lt;/urls&gt;&lt;/record&gt;&lt;/Cite&gt;&lt;/EndNote&gt;</w:instrText>
      </w:r>
      <w:r w:rsidR="00E24D26">
        <w:fldChar w:fldCharType="separate"/>
      </w:r>
      <w:r w:rsidR="00E24D26">
        <w:rPr>
          <w:noProof/>
        </w:rPr>
        <w:t>(Hamburger and Hamilton 1951, Bellairs and Osmond 2005)</w:t>
      </w:r>
      <w:r w:rsidR="00E24D26">
        <w:fldChar w:fldCharType="end"/>
      </w:r>
      <w:r w:rsidR="00E24D26">
        <w:t xml:space="preserve">. Therefore, I </w:t>
      </w:r>
      <w:r w:rsidR="00E24D26">
        <w:lastRenderedPageBreak/>
        <w:t xml:space="preserve">predict that grafting at this stage would still permit </w:t>
      </w:r>
      <w:r w:rsidR="00E24D26" w:rsidRPr="00E24D26">
        <w:rPr>
          <w:b/>
        </w:rPr>
        <w:t xml:space="preserve">normal </w:t>
      </w:r>
      <w:r w:rsidR="00E24D26">
        <w:t>neural tube patterning and differentiation.</w:t>
      </w:r>
    </w:p>
    <w:p w:rsidR="00CA5F54" w:rsidRDefault="00E24D26" w:rsidP="00BD00FE">
      <w:pPr>
        <w:spacing w:before="0"/>
      </w:pPr>
      <w:r>
        <w:t>In contrast, at stage 17 the</w:t>
      </w:r>
      <w:r w:rsidR="00254874">
        <w:t xml:space="preserve"> neural tube </w:t>
      </w:r>
      <w:r>
        <w:t xml:space="preserve">has closed, organizer signals have induced A-P patterning and the </w:t>
      </w:r>
      <w:r w:rsidR="00254874">
        <w:t xml:space="preserve">notochord/somite structures are present </w:t>
      </w:r>
      <w:r>
        <w:t xml:space="preserve">which have initiated D-V patterning </w:t>
      </w:r>
      <w:r w:rsidR="00711BAD">
        <w:fldChar w:fldCharType="begin"/>
      </w:r>
      <w:r>
        <w:instrText xml:space="preserve"> ADDIN EN.CITE &lt;EndNote&gt;&lt;Cite&gt;&lt;Author&gt;Hamburger&lt;/Author&gt;&lt;Year&gt;1951&lt;/Year&gt;&lt;RecNum&gt;1610&lt;/RecNum&gt;&lt;DisplayText&gt;(Hamburger and Hamilton 1951, Bellairs and Osmond 2005)&lt;/DisplayText&gt;&lt;record&gt;&lt;rec-number&gt;1610&lt;/rec-number&gt;&lt;foreign-keys&gt;&lt;key app="EN" db-id="a5xp2axdod9dr6ea5vdxp5tbxrzwaadv2swt" timestamp="1463153026"&gt;1610&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alt-title&gt;Journal of morphology&lt;/alt-title&gt;&lt;/titles&gt;&lt;periodical&gt;&lt;full-title&gt;J Morphol&lt;/full-title&gt;&lt;abbr-1&gt;Journal of morphology&lt;/abbr-1&gt;&lt;/periodical&gt;&lt;alt-periodical&gt;&lt;full-title&gt;J Morphol&lt;/full-title&gt;&lt;abbr-1&gt;Journal of morphology&lt;/abbr-1&gt;&lt;/alt-periodical&gt;&lt;pages&gt;49-92&lt;/pages&gt;&lt;volume&gt;88&lt;/volume&gt;&lt;number&gt;1&lt;/number&gt;&lt;edition&gt;1951/01/01&lt;/edition&gt;&lt;keywords&gt;&lt;keyword&gt;Animals&lt;/keyword&gt;&lt;keyword&gt;Chick Embryo&lt;/keyword&gt;&lt;keyword&gt;*Embryo, Mammalian&lt;/keyword&gt;&lt;keyword&gt;*Embryo, Nonmammalian&lt;/keyword&gt;&lt;keyword&gt;*Embryo&lt;/keyword&gt;&lt;/keywords&gt;&lt;dates&gt;&lt;year&gt;1951&lt;/year&gt;&lt;pub-dates&gt;&lt;date&gt;Jan&lt;/date&gt;&lt;/pub-dates&gt;&lt;/dates&gt;&lt;isbn&gt;0362-2525 (Print)0022-2887&lt;/isbn&gt;&lt;accession-num&gt;24539719&lt;/accession-num&gt;&lt;urls&gt;&lt;related-urls&gt;&lt;url&gt;http://dx.doi.org/&lt;/url&gt;&lt;/related-urls&gt;&lt;/urls&gt;&lt;remote-database-provider&gt;NLM&lt;/remote-database-provider&gt;&lt;language&gt;eng&lt;/language&gt;&lt;/record&gt;&lt;/Cite&gt;&lt;Cite&gt;&lt;Author&gt;Bellairs&lt;/Author&gt;&lt;Year&gt;2005&lt;/Year&gt;&lt;RecNum&gt;1614&lt;/RecNum&gt;&lt;record&gt;&lt;rec-number&gt;1614&lt;/rec-number&gt;&lt;foreign-keys&gt;&lt;key app="EN" db-id="a5xp2axdod9dr6ea5vdxp5tbxrzwaadv2swt" timestamp="1463155055"&gt;1614&lt;/key&gt;&lt;/foreign-keys&gt;&lt;ref-type name="Book"&gt;6&lt;/ref-type&gt;&lt;contributors&gt;&lt;authors&gt;&lt;author&gt;Bellairs, Ruth&lt;/author&gt;&lt;author&gt;Osmond, Mark&lt;/author&gt;&lt;/authors&gt;&lt;/contributors&gt;&lt;titles&gt;&lt;title&gt;Atlas of chick development&lt;/title&gt;&lt;/titles&gt;&lt;dates&gt;&lt;year&gt;2005&lt;/year&gt;&lt;/dates&gt;&lt;publisher&gt;Academic Press&lt;/publisher&gt;&lt;isbn&gt;0080454755&lt;/isbn&gt;&lt;urls&gt;&lt;/urls&gt;&lt;/record&gt;&lt;/Cite&gt;&lt;/EndNote&gt;</w:instrText>
      </w:r>
      <w:r w:rsidR="00711BAD">
        <w:fldChar w:fldCharType="separate"/>
      </w:r>
      <w:r>
        <w:rPr>
          <w:noProof/>
        </w:rPr>
        <w:t>(Hamburger and Hamilton 1951, Bellairs and Osmond 2005)</w:t>
      </w:r>
      <w:r w:rsidR="00711BAD">
        <w:fldChar w:fldCharType="end"/>
      </w:r>
      <w:r>
        <w:t>. Therefore, I predict that either grafts will retain their ectopic fates and thus the chick spinal cord will be abnormal.</w:t>
      </w:r>
      <w:r w:rsidR="003D2F2C">
        <w:t xml:space="preserve"> </w:t>
      </w:r>
      <w:r w:rsidR="005E2408">
        <w:t xml:space="preserve">Additionally, by stage 17, </w:t>
      </w:r>
      <w:r w:rsidR="00BD00FE">
        <w:t>Hoxc5</w:t>
      </w:r>
      <w:r w:rsidR="005E2408">
        <w:t xml:space="preserve"> (an intrinsic transcription factor)</w:t>
      </w:r>
      <w:r w:rsidR="00BD00FE">
        <w:t xml:space="preserve"> was detected throughout the cervical spinal cord </w:t>
      </w:r>
      <w:r w:rsidR="005E2408">
        <w:t xml:space="preserve">which restricts this region to a </w:t>
      </w:r>
      <w:r w:rsidR="00CA5F54">
        <w:t>define</w:t>
      </w:r>
      <w:r w:rsidR="005E2408">
        <w:t>d</w:t>
      </w:r>
      <w:r w:rsidR="00CA5F54">
        <w:t xml:space="preserve"> </w:t>
      </w:r>
      <w:r w:rsidR="005E2408">
        <w:t xml:space="preserve">spinal cord </w:t>
      </w:r>
      <w:r w:rsidR="00CA5F54">
        <w:t>fate</w:t>
      </w:r>
      <w:r w:rsidR="00BD00FE">
        <w:t xml:space="preserve"> </w:t>
      </w:r>
      <w:r w:rsidR="00BD00FE">
        <w:fldChar w:fldCharType="begin">
          <w:fldData xml:space="preserve">PEVuZE5vdGU+PENpdGU+PEF1dGhvcj5MaXU8L0F1dGhvcj48WWVhcj4yMDAxPC9ZZWFyPjxSZWNO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OTctMTAxMjwvcGFnZXM+PHZvbHVtZT4zMjwvdm9s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</w:fldData>
        </w:fldChar>
      </w:r>
      <w:r w:rsidR="00BD00FE">
        <w:instrText xml:space="preserve"> ADDIN EN.CITE </w:instrText>
      </w:r>
      <w:r w:rsidR="00BD00FE">
        <w:fldChar w:fldCharType="begin">
          <w:fldData xml:space="preserve">PEVuZE5vdGU+PENpdGU+PEF1dGhvcj5MaXU8L0F1dGhvcj48WWVhcj4yMDAxPC9ZZWFyPjxSZWNO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OTctMTAxMjwvcGFnZXM+PHZvbHVtZT4zMjwvdm9s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</w:fldData>
        </w:fldChar>
      </w:r>
      <w:r w:rsidR="00BD00FE">
        <w:instrText xml:space="preserve"> ADDIN EN.CITE.DATA </w:instrText>
      </w:r>
      <w:r w:rsidR="00BD00FE">
        <w:fldChar w:fldCharType="end"/>
      </w:r>
      <w:r w:rsidR="00BD00FE">
        <w:fldChar w:fldCharType="separate"/>
      </w:r>
      <w:r w:rsidR="00BD00FE">
        <w:rPr>
          <w:noProof/>
        </w:rPr>
        <w:t>(Liu, Laufer et al. 2001)</w:t>
      </w:r>
      <w:r w:rsidR="00BD00FE">
        <w:fldChar w:fldCharType="end"/>
      </w:r>
      <w:r w:rsidR="005E2408">
        <w:t>.</w:t>
      </w:r>
    </w:p>
    <w:p w:rsidR="00953D0A" w:rsidRDefault="00953D0A" w:rsidP="00BD00FE">
      <w:pPr>
        <w:spacing w:before="0"/>
      </w:pPr>
    </w:p>
    <w:p w:rsidR="00455ECB" w:rsidRDefault="005060FF" w:rsidP="00AD2766">
      <w:pPr>
        <w:spacing w:before="0"/>
      </w:pPr>
      <w:r>
        <w:t xml:space="preserve">C) </w:t>
      </w:r>
      <w:r w:rsidR="00A73149">
        <w:t>I’</w:t>
      </w:r>
      <w:r w:rsidR="00455ECB">
        <w:t>ve provided evidence from previous</w:t>
      </w:r>
      <w:r w:rsidR="00A73149">
        <w:t xml:space="preserve"> transplant/graft experiments which have guided my predictions here, but the question remains, how is induction or re-patterning achieved?</w:t>
      </w:r>
      <w:r w:rsidR="003841C0">
        <w:t xml:space="preserve"> </w:t>
      </w:r>
    </w:p>
    <w:p w:rsidR="005461AD" w:rsidRDefault="003841C0" w:rsidP="00AD2766">
      <w:pPr>
        <w:spacing w:before="0"/>
      </w:pPr>
      <w:r>
        <w:t>Key signaling pathways, both extrinsic and intrinsic have been implicated.</w:t>
      </w:r>
      <w:r w:rsidR="00381EEF">
        <w:t xml:space="preserve"> Beginning with neural induction, the i</w:t>
      </w:r>
      <w:r w:rsidR="00381EEF" w:rsidRPr="00381EEF">
        <w:t xml:space="preserve">nhibition of BMP signaling can be induced by </w:t>
      </w:r>
      <w:r w:rsidR="00381EEF">
        <w:t xml:space="preserve">three key proteins: </w:t>
      </w:r>
      <w:r w:rsidR="00381EEF" w:rsidRPr="00381EEF">
        <w:t>follistatin, noggin and chordin, all expressed by the organizer cells, or dorsal lip of the gastrula</w:t>
      </w:r>
      <w:r w:rsidR="00381EEF">
        <w:t xml:space="preserve"> </w:t>
      </w:r>
      <w:r w:rsidR="00381EEF">
        <w:fldChar w:fldCharType="begin">
          <w:fldData xml:space="preserve">PEVuZE5vdGU+PENpdGU+PEF1dGhvcj5MdW1zZGVuPC9BdXRob3I+PFllYXI+MTk5NjwvWWVhcj48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yMC05PC9wYWdl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==
</w:fldData>
        </w:fldChar>
      </w:r>
      <w:r w:rsidR="00823173">
        <w:instrText xml:space="preserve"> ADDIN EN.CITE </w:instrText>
      </w:r>
      <w:r w:rsidR="00823173">
        <w:fldChar w:fldCharType="begin">
          <w:fldData xml:space="preserve">PEVuZE5vdGU+PENpdGU+PEF1dGhvcj5MdW1zZGVuPC9BdXRob3I+PFllYXI+MTk5NjwvWWVhcj48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==
</w:fldData>
        </w:fldChar>
      </w:r>
      <w:r w:rsidR="00823173">
        <w:instrText xml:space="preserve"> ADDIN EN.CITE.DATA </w:instrText>
      </w:r>
      <w:r w:rsidR="00823173">
        <w:fldChar w:fldCharType="end"/>
      </w:r>
      <w:r w:rsidR="00381EEF">
        <w:fldChar w:fldCharType="separate"/>
      </w:r>
      <w:r w:rsidR="00823173">
        <w:rPr>
          <w:noProof/>
        </w:rPr>
        <w:t>(Lumsden and Krumlauf 1996, Jessell 2000)</w:t>
      </w:r>
      <w:r w:rsidR="00381EEF">
        <w:fldChar w:fldCharType="end"/>
      </w:r>
      <w:r w:rsidR="00381EEF" w:rsidRPr="00381EEF">
        <w:t>.</w:t>
      </w:r>
      <w:r w:rsidR="00823173">
        <w:t xml:space="preserve"> Retinoic acid (RA) also has </w:t>
      </w:r>
      <w:r w:rsidR="005461AD">
        <w:t>a role in patterning</w:t>
      </w:r>
      <w:r w:rsidR="00823173">
        <w:t xml:space="preserve"> the spinal cord, where it regulates expression of </w:t>
      </w:r>
      <w:r w:rsidR="005461AD">
        <w:t xml:space="preserve">intrinsic factors like </w:t>
      </w:r>
      <w:r w:rsidR="00823173">
        <w:t xml:space="preserve">Hox genes associated with rostral cervical levels </w:t>
      </w:r>
      <w:r w:rsidR="00823173">
        <w:fldChar w:fldCharType="begin">
          <w:fldData xml:space="preserve">PEVuZE5vdGU+PENpdGU+PEF1dGhvcj5MaXU8L0F1dGhvcj48WWVhcj4yMDAxPC9ZZWFyPjxSZWNO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OTctMTAxMjwvcGFnZXM+PHZvbHVtZT4zMjwvdm9s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</w:fldData>
        </w:fldChar>
      </w:r>
      <w:r w:rsidR="00823173">
        <w:instrText xml:space="preserve"> ADDIN EN.CITE </w:instrText>
      </w:r>
      <w:r w:rsidR="00823173">
        <w:fldChar w:fldCharType="begin">
          <w:fldData xml:space="preserve">PEVuZE5vdGU+PENpdGU+PEF1dGhvcj5MaXU8L0F1dGhvcj48WWVhcj4yMDAxPC9ZZWFyPjxSZWNO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</w:fldData>
        </w:fldChar>
      </w:r>
      <w:r w:rsidR="00823173">
        <w:instrText xml:space="preserve"> ADDIN EN.CITE.DATA </w:instrText>
      </w:r>
      <w:r w:rsidR="00823173">
        <w:fldChar w:fldCharType="end"/>
      </w:r>
      <w:r w:rsidR="00823173">
        <w:fldChar w:fldCharType="separate"/>
      </w:r>
      <w:r w:rsidR="00823173">
        <w:rPr>
          <w:noProof/>
        </w:rPr>
        <w:t>(Liu, Laufer et al. 2001)</w:t>
      </w:r>
      <w:r w:rsidR="00823173">
        <w:fldChar w:fldCharType="end"/>
      </w:r>
      <w:r w:rsidR="00823173">
        <w:t xml:space="preserve">. </w:t>
      </w:r>
    </w:p>
    <w:p w:rsidR="00A73149" w:rsidRDefault="00823173" w:rsidP="001D78FB">
      <w:pPr>
        <w:spacing w:before="0"/>
      </w:pPr>
      <w:r>
        <w:t>Other extrinsic players involved in D-V patterning are BMPs (</w:t>
      </w:r>
      <w:r w:rsidR="005461AD">
        <w:t>dorsalizing signal emanating from</w:t>
      </w:r>
      <w:r w:rsidR="001D78FB" w:rsidRPr="001D78FB">
        <w:t xml:space="preserve"> </w:t>
      </w:r>
      <w:r w:rsidR="001D78FB">
        <w:t>roof plate cells</w:t>
      </w:r>
      <w:r>
        <w:t>) and Shh (</w:t>
      </w:r>
      <w:r w:rsidR="005461AD">
        <w:t>ventralizing signal from notochord</w:t>
      </w:r>
      <w:r>
        <w:t xml:space="preserve">) </w:t>
      </w:r>
      <w:r>
        <w:fldChar w:fldCharType="begin">
          <w:fldData xml:space="preserve">PEVuZE5vdGU+PENpdGU+PEF1dGhvcj5UYW5hYmU8L0F1dGhvcj48WWVhcj4xOTk2PC9ZZWFyPjxS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</w:fldData>
        </w:fldChar>
      </w:r>
      <w:r w:rsidR="001D78FB">
        <w:instrText xml:space="preserve"> ADDIN EN.CITE </w:instrText>
      </w:r>
      <w:r w:rsidR="001D78FB">
        <w:fldChar w:fldCharType="begin">
          <w:fldData xml:space="preserve">PEVuZE5vdGU+PENpdGU+PEF1dGhvcj5UYW5hYmU8L0F1dGhvcj48WWVhcj4xOTk2PC9ZZWFyPjxS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</w:fldData>
        </w:fldChar>
      </w:r>
      <w:r w:rsidR="001D78FB">
        <w:instrText xml:space="preserve"> ADDIN EN.CITE.DATA </w:instrText>
      </w:r>
      <w:r w:rsidR="001D78FB">
        <w:fldChar w:fldCharType="end"/>
      </w:r>
      <w:r>
        <w:fldChar w:fldCharType="separate"/>
      </w:r>
      <w:r w:rsidR="001D78FB">
        <w:rPr>
          <w:noProof/>
        </w:rPr>
        <w:t>(Tanabe and Jessell 1996, Patten and Placzek 2002)</w:t>
      </w:r>
      <w:r>
        <w:fldChar w:fldCharType="end"/>
      </w:r>
      <w:r w:rsidR="001D78FB">
        <w:t xml:space="preserve">. </w:t>
      </w:r>
      <w:r w:rsidR="001D78FB" w:rsidRPr="001D78FB">
        <w:t>Wnt</w:t>
      </w:r>
      <w:r w:rsidR="001D78FB">
        <w:t xml:space="preserve"> proteins (1 and 3) is a signal that induces differentiation of the dorsal spinal cord </w:t>
      </w:r>
      <w:r w:rsidR="001D78FB">
        <w:fldChar w:fldCharType="begin"/>
      </w:r>
      <w:r w:rsidR="001D78FB">
        <w:instrText xml:space="preserve"> ADDIN EN.CITE &lt;EndNote&gt;&lt;Cite&gt;&lt;Author&gt;Lee&lt;/Author&gt;&lt;Year&gt;1999&lt;/Year&gt;&lt;RecNum&gt;1618&lt;/RecNum&gt;&lt;DisplayText&gt;(Lee and Jessell 1999)&lt;/DisplayText&gt;&lt;record&gt;&lt;rec-number&gt;1618&lt;/rec-number&gt;&lt;foreign-keys&gt;&lt;key app="EN" db-id="a5xp2axdod9dr6ea5vdxp5tbxrzwaadv2swt" timestamp="1463163450"&gt;1618&lt;/key&gt;&lt;/foreign-keys&gt;&lt;ref-type name="Journal Article"&gt;17&lt;/ref-type&gt;&lt;contributors&gt;&lt;authors&gt;&lt;author&gt;Lee, K. J.&lt;/author&gt;&lt;author&gt;Jessell, T. M.&lt;/author&gt;&lt;/authors&gt;&lt;/contributors&gt;&lt;auth-address&gt;Howard Hughes Medical Institute, Department of Biochemistry and Molecular Biophysics, Center for Neurobiology and Behavior, Columbia University, New York, New York 10032, USA. KL94@columbia.edu&lt;/auth-address&gt;&lt;titles&gt;&lt;title&gt;The specification of dorsal cell fates in the vertebrate central nervous system&lt;/title&gt;&lt;secondary-title&gt;Annu Rev Neurosci&lt;/secondary-title&gt;&lt;alt-title&gt;Annual review of neuroscience&lt;/alt-title&gt;&lt;/titles&gt;&lt;periodical&gt;&lt;full-title&gt;Annu Rev Neurosci&lt;/full-title&gt;&lt;/periodical&gt;&lt;pages&gt;261-94&lt;/pages&gt;&lt;volume&gt;22&lt;/volume&gt;&lt;edition&gt;1999/04/15&lt;/edition&gt;&lt;keywords&gt;&lt;keyword&gt;Animals&lt;/keyword&gt;&lt;keyword&gt;Central Nervous System/*cytology/embryology/*physiology&lt;/keyword&gt;&lt;keyword&gt;Embryo, Mammalian/physiology&lt;/keyword&gt;&lt;keyword&gt;Embryo, Nonmammalian/physiology&lt;/keyword&gt;&lt;keyword&gt;Neurons/*physiology&lt;/keyword&gt;&lt;keyword&gt;Signal Transduction/physiology&lt;/keyword&gt;&lt;keyword&gt;Vertebrates/embryology/*physiology&lt;/keyword&gt;&lt;/keywords&gt;&lt;dates&gt;&lt;year&gt;1999&lt;/year&gt;&lt;/dates&gt;&lt;isbn&gt;0147-006X (Print)0147-006x&lt;/isbn&gt;&lt;accession-num&gt;10202540&lt;/accession-num&gt;&lt;urls&gt;&lt;related-urls&gt;&lt;url&gt;http://dx.doi.org/10.1146/annurev.neuro.22.1.261&lt;/url&gt;&lt;/related-urls&gt;&lt;/urls&gt;&lt;electronic-resource-num&gt;10.1146/annurev.neuro.22.1.261&lt;/electronic-resource-num&gt;&lt;remote-database-provider&gt;NLM&lt;/remote-database-provider&gt;&lt;language&gt;eng&lt;/language&gt;&lt;/record&gt;&lt;/Cite&gt;&lt;/EndNote&gt;</w:instrText>
      </w:r>
      <w:r w:rsidR="001D78FB">
        <w:fldChar w:fldCharType="separate"/>
      </w:r>
      <w:r w:rsidR="001D78FB">
        <w:rPr>
          <w:noProof/>
        </w:rPr>
        <w:t>(Lee and Jessell 1999)</w:t>
      </w:r>
      <w:r w:rsidR="001D78FB">
        <w:fldChar w:fldCharType="end"/>
      </w:r>
      <w:r w:rsidR="001D78FB">
        <w:t>.</w:t>
      </w:r>
      <w:r w:rsidR="00546F16">
        <w:t xml:space="preserve"> The FGF family</w:t>
      </w:r>
      <w:r w:rsidR="001D78FB">
        <w:t xml:space="preserve"> of proteins </w:t>
      </w:r>
      <w:r w:rsidR="00546F16">
        <w:t xml:space="preserve">is another signal that can induce neurulation </w:t>
      </w:r>
      <w:r w:rsidR="00546F16">
        <w:fldChar w:fldCharType="begin"/>
      </w:r>
      <w:r w:rsidR="00546F16">
        <w:instrText xml:space="preserve"> ADDIN EN.CITE &lt;EndNote&gt;&lt;Cite&gt;&lt;Author&gt;Tanabe&lt;/Author&gt;&lt;Year&gt;1996&lt;/Year&gt;&lt;RecNum&gt;1625&lt;/RecNum&gt;&lt;DisplayText&gt;(Tanabe and Jessell 1996)&lt;/DisplayText&gt;&lt;record&gt;&lt;rec-number&gt;1625&lt;/rec-number&gt;&lt;foreign-keys&gt;&lt;key app="EN" db-id="a5xp2axdod9dr6ea5vdxp5tbxrzwaadv2swt" timestamp="1463196481"&gt;1625&lt;/key&gt;&lt;/foreign-keys&gt;&lt;ref-type name="Journal Article"&gt;17&lt;/ref-type&gt;&lt;contributors&gt;&lt;authors&gt;&lt;author&gt;Tanabe, Y.&lt;/author&gt;&lt;author&gt;Jessell, T. M.&lt;/author&gt;&lt;/authors&gt;&lt;/contributors&gt;&lt;auth-address&gt;Howard Hughes Medical Institute, Department of Biochemistry and Molecular Biophysics, Center for Neurobiology and Behavior, Columbia University, New York, NY 10032, USA.&lt;/auth-address&gt;&lt;titles&gt;&lt;title&gt;Diversity and pattern in the developing spinal cord&lt;/title&gt;&lt;secondary-title&gt;Science&lt;/secondary-title&gt;&lt;alt-title&gt;Science (New York, N.Y.)&lt;/alt-title&gt;&lt;/titles&gt;&lt;periodical&gt;&lt;full-title&gt;Science&lt;/full-title&gt;&lt;/periodical&gt;&lt;pages&gt;1115-23&lt;/pages&gt;&lt;volume&gt;274&lt;/volume&gt;&lt;number&gt;5290&lt;/number&gt;&lt;edition&gt;1996/11/15&lt;/edition&gt;&lt;keywords&gt;&lt;keyword&gt;Animals&lt;/keyword&gt;&lt;keyword&gt;*Body Patterning&lt;/keyword&gt;&lt;keyword&gt;Cell Differentiation&lt;/keyword&gt;&lt;keyword&gt;Ectoderm/cytology/physiology&lt;/keyword&gt;&lt;keyword&gt;*Embryonic Induction&lt;/keyword&gt;&lt;keyword&gt;Gene Expression Regulation, Developmental&lt;/keyword&gt;&lt;keyword&gt;Motor Neurons/cytology/physiology&lt;/keyword&gt;&lt;keyword&gt;Neurons/*cytology/physiology&lt;/keyword&gt;&lt;keyword&gt;Notochord/physiology&lt;/keyword&gt;&lt;keyword&gt;Signal Transduction&lt;/keyword&gt;&lt;keyword&gt;Spinal Cord/cytology/*embryology&lt;/keyword&gt;&lt;keyword&gt;Transcription Factors/physiology&lt;/keyword&gt;&lt;/keywords&gt;&lt;dates&gt;&lt;year&gt;1996&lt;/year&gt;&lt;pub-dates&gt;&lt;date&gt;Nov 15&lt;/date&gt;&lt;/pub-dates&gt;&lt;/dates&gt;&lt;isbn&gt;0036-8075 (Print)0036-8075&lt;/isbn&gt;&lt;accession-num&gt;8895454&lt;/accession-num&gt;&lt;urls&gt;&lt;related-urls&gt;&lt;url&gt;http://dx.doi.org/&lt;/url&gt;&lt;/related-urls&gt;&lt;/urls&gt;&lt;remote-database-provider&gt;NLM&lt;/remote-database-provider&gt;&lt;language&gt;eng&lt;/language&gt;&lt;/record&gt;&lt;/Cite&gt;&lt;/EndNote&gt;</w:instrText>
      </w:r>
      <w:r w:rsidR="00546F16">
        <w:fldChar w:fldCharType="separate"/>
      </w:r>
      <w:r w:rsidR="00546F16">
        <w:rPr>
          <w:noProof/>
        </w:rPr>
        <w:t>(Tanabe and Jessell 1996)</w:t>
      </w:r>
      <w:r w:rsidR="00546F16">
        <w:fldChar w:fldCharType="end"/>
      </w:r>
      <w:r w:rsidR="00546F16">
        <w:t>.</w:t>
      </w:r>
    </w:p>
    <w:p w:rsidR="00546F16" w:rsidRDefault="00546F16" w:rsidP="00546F16">
      <w:pPr>
        <w:spacing w:before="0"/>
      </w:pPr>
      <w:r>
        <w:t>Lastly, a</w:t>
      </w:r>
      <w:r w:rsidR="005F42CE">
        <w:t xml:space="preserve"> </w:t>
      </w:r>
      <w:r w:rsidR="005060FF">
        <w:t xml:space="preserve">role of </w:t>
      </w:r>
      <w:r w:rsidR="005F42CE">
        <w:t xml:space="preserve">spontaneous </w:t>
      </w:r>
      <w:r w:rsidR="009E5096">
        <w:t xml:space="preserve">network </w:t>
      </w:r>
      <w:r w:rsidR="005F42CE">
        <w:t>activity</w:t>
      </w:r>
      <w:r>
        <w:t xml:space="preserve"> may contribute to spinal cord development </w:t>
      </w:r>
      <w:r>
        <w:fldChar w:fldCharType="begin"/>
      </w:r>
      <w:r>
        <w:instrText xml:space="preserve"> ADDIN EN.CITE &lt;EndNote&gt;&lt;Cite&gt;&lt;Author&gt;Kerschensteiner&lt;/Author&gt;&lt;Year&gt;2013&lt;/Year&gt;&lt;RecNum&gt;1615&lt;/RecNum&gt;&lt;DisplayText&gt;(Kerschensteiner 2013)&lt;/DisplayText&gt;&lt;record&gt;&lt;rec-number&gt;1615&lt;/rec-number&gt;&lt;foreign-keys&gt;&lt;key app="EN" db-id="a5xp2axdod9dr6ea5vdxp5tbxrzwaadv2swt" timestamp="1463157150"&gt;1615&lt;/key&gt;&lt;/foreign-keys&gt;&lt;ref-type name="Book Section"&gt;5&lt;/ref-type&gt;&lt;contributors&gt;&lt;authors&gt;&lt;author&gt;Kerschensteiner, D.&lt;/author&gt;&lt;/authors&gt;&lt;/contributors&gt;&lt;auth-address&gt;Department of Ophthalmology and Visual Sciences, Washington University School of Medicine, Saint Louis, MO, USA Department of Anatomy and Neurobiology, Washington University School of Medicine, Saint Louis, MO, USA Hope Center for Neurological Disorders, Washington University School of Medicine, Saint Louis, MO, USA dkerschensteiner@wustl.edu.&lt;/auth-address&gt;&lt;titles&gt;&lt;title&gt;Spontaneous Network Activity and Synaptic Development&lt;/title&gt;&lt;secondary-title&gt;Neuroscientist&lt;/secondary-title&gt;&lt;/titles&gt;&lt;periodical&gt;&lt;full-title&gt;Neuroscientist&lt;/full-title&gt;&lt;/periodical&gt;&lt;pages&gt;272-290&lt;/pages&gt;&lt;volume&gt;20&lt;/volume&gt;&lt;number&gt;3&lt;/number&gt;&lt;dates&gt;&lt;year&gt;2013&lt;/year&gt;&lt;/dates&gt;&lt;publisher&gt;(c) The Author(s) 2013.&lt;/publisher&gt;&lt;isbn&gt;1089-4098 (Electronic)1073-8584 (Linking)&lt;/isbn&gt;&lt;accession-num&gt;24280071&lt;/accession-num&gt;&lt;urls&gt;&lt;related-urls&gt;&lt;url&gt;http://dx.doi.org/10.1177/1073858413510044&lt;/url&gt;&lt;/related-urls&gt;&lt;/urls&gt;&lt;electronic-resource-num&gt;10.1177/1073858413510044&lt;/electronic-resource-num&gt;&lt;remote-database-provider&gt;NLM&lt;/remote-database-provider&gt;&lt;language&gt;Eng&lt;/language&gt;&lt;/record&gt;&lt;/Cite&gt;&lt;/EndNote&gt;</w:instrText>
      </w:r>
      <w:r>
        <w:fldChar w:fldCharType="separate"/>
      </w:r>
      <w:r>
        <w:rPr>
          <w:noProof/>
        </w:rPr>
        <w:t>(Kerschensteiner 2013)</w:t>
      </w:r>
      <w:r>
        <w:fldChar w:fldCharType="end"/>
      </w:r>
      <w:r>
        <w:t xml:space="preserve">. For example, O’Donovan et al. found spontaneous activity of hindlimb muscles recorded in ovo as well as in vitro </w:t>
      </w:r>
      <w:r w:rsidR="00BB7FC3">
        <w:fldChar w:fldCharType="begin"/>
      </w:r>
      <w:r w:rsidR="00BB7FC3">
        <w:instrText xml:space="preserve"> ADDIN EN.CITE &lt;EndNote&gt;&lt;Cite&gt;&lt;Author&gt;O&amp;apos;Donovan&lt;/Author&gt;&lt;Year&gt;1998&lt;/Year&gt;&lt;RecNum&gt;1630&lt;/RecNum&gt;&lt;DisplayText&gt;(O&amp;apos;Donovan, Chub et al. 1998)&lt;/DisplayText&gt;&lt;record&gt;&lt;rec-number&gt;1630&lt;/rec-number&gt;&lt;foreign-keys&gt;&lt;key app="EN" db-id="a5xp2axdod9dr6ea5vdxp5tbxrzwaadv2swt" timestamp="1463204850"&gt;1630&lt;/key&gt;&lt;/foreign-keys&gt;&lt;ref-type name="Journal Article"&gt;17&lt;/ref-type&gt;&lt;contributors&gt;&lt;authors&gt;&lt;author&gt;O&amp;apos;Donovan, M. J.&lt;/author&gt;&lt;author&gt;Chub, N.&lt;/author&gt;&lt;author&gt;Wenner, P.&lt;/author&gt;&lt;/authors&gt;&lt;/contributors&gt;&lt;auth-address&gt;Section of Developmental Neurobiology, Laboratory of Neural Control, National Institute of Neurological Disorders and Stroke, National Institutes of Health, Bethesda, Maryland 20892, USA.&lt;/auth-address&gt;&lt;titles&gt;&lt;title&gt;Mechanisms of spontaneous activity in developing spinal networks&lt;/title&gt;&lt;secondary-title&gt;J Neurobiol&lt;/secondary-title&gt;&lt;alt-title&gt;Journal of neurobiology&lt;/alt-title&gt;&lt;/titles&gt;&lt;periodical&gt;&lt;full-title&gt;J Neurobiol&lt;/full-title&gt;&lt;abbr-1&gt;Journal of neurobiology&lt;/abbr-1&gt;&lt;/periodical&gt;&lt;alt-periodical&gt;&lt;full-title&gt;J Neurobiol&lt;/full-title&gt;&lt;abbr-1&gt;Journal of neurobiology&lt;/abbr-1&gt;&lt;/alt-periodical&gt;&lt;pages&gt;131-45&lt;/pages&gt;&lt;volume&gt;37&lt;/volume&gt;&lt;number&gt;1&lt;/number&gt;&lt;edition&gt;1998/10/20&lt;/edition&gt;&lt;keywords&gt;&lt;keyword&gt;Action Potentials/physiology&lt;/keyword&gt;&lt;keyword&gt;Animals&lt;/keyword&gt;&lt;keyword&gt;Chick Embryo&lt;/keyword&gt;&lt;keyword&gt;Interneurons/*physiology&lt;/keyword&gt;&lt;keyword&gt;Motor Neurons/*physiology&lt;/keyword&gt;&lt;keyword&gt;Nerve Net/cytology/*physiology&lt;/keyword&gt;&lt;keyword&gt;Spinal Cord/cytology/*embryology/physiology&lt;/keyword&gt;&lt;keyword&gt;Synapses/*physiology&lt;/keyword&gt;&lt;/keywords&gt;&lt;dates&gt;&lt;year&gt;1998&lt;/year&gt;&lt;pub-dates&gt;&lt;date&gt;Oct&lt;/date&gt;&lt;/pub-dates&gt;&lt;/dates&gt;&lt;isbn&gt;0022-3034 (Print)0022-3034&lt;/isbn&gt;&lt;accession-num&gt;9777737&lt;/accession-num&gt;&lt;urls&gt;&lt;related-urls&gt;&lt;url&gt;http://dx.doi.org/&lt;/url&gt;&lt;/related-urls&gt;&lt;/urls&gt;&lt;remote-database-provider&gt;NLM&lt;/remote-database-provider&gt;&lt;language&gt;eng&lt;/language&gt;&lt;/record&gt;&lt;/Cite&gt;&lt;/EndNote&gt;</w:instrText>
      </w:r>
      <w:r w:rsidR="00BB7FC3">
        <w:fldChar w:fldCharType="separate"/>
      </w:r>
      <w:r w:rsidR="00BB7FC3">
        <w:rPr>
          <w:noProof/>
        </w:rPr>
        <w:t>(O'Donovan, Chub et al. 1998)</w:t>
      </w:r>
      <w:r w:rsidR="00BB7FC3">
        <w:fldChar w:fldCharType="end"/>
      </w:r>
      <w:r>
        <w:t>.</w:t>
      </w:r>
      <w:r w:rsidR="00BB7FC3">
        <w:t xml:space="preserve"> Episodic network activity was also found in the developing mouse spinal cord </w:t>
      </w:r>
      <w:r w:rsidR="00BB7FC3">
        <w:fldChar w:fldCharType="begin">
          <w:fldData xml:space="preserve">PEVuZE5vdGU+PENpdGU+PEF1dGhvcj5IYW5zb248L0F1dGhvcj48WWVhcj4yMDAzPC9ZZWFyPjxS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C9wZXJpb2RpY2FsPjxwYWdlcz41ODctNjAwPC9w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</w:fldData>
        </w:fldChar>
      </w:r>
      <w:r w:rsidR="00BB7FC3">
        <w:instrText xml:space="preserve"> ADDIN EN.CITE </w:instrText>
      </w:r>
      <w:r w:rsidR="00BB7FC3">
        <w:fldChar w:fldCharType="begin">
          <w:fldData xml:space="preserve">PEVuZE5vdGU+PENpdGU+PEF1dGhvcj5IYW5zb248L0F1dGhvcj48WWVhcj4yMDAzPC9ZZWFyPjxS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</w:fldData>
        </w:fldChar>
      </w:r>
      <w:r w:rsidR="00BB7FC3">
        <w:instrText xml:space="preserve"> ADDIN EN.CITE.DATA </w:instrText>
      </w:r>
      <w:r w:rsidR="00BB7FC3">
        <w:fldChar w:fldCharType="end"/>
      </w:r>
      <w:r w:rsidR="00BB7FC3">
        <w:fldChar w:fldCharType="separate"/>
      </w:r>
      <w:r w:rsidR="00BB7FC3">
        <w:rPr>
          <w:noProof/>
        </w:rPr>
        <w:t>(Hanson and Landmesser 2003)</w:t>
      </w:r>
      <w:r w:rsidR="00BB7FC3">
        <w:fldChar w:fldCharType="end"/>
      </w:r>
      <w:r w:rsidR="00BB7FC3">
        <w:t>. Whether they have a role in spinal cord circuit maturation is poorly understood…</w:t>
      </w:r>
    </w:p>
    <w:p w:rsidR="00A52B7E" w:rsidRDefault="00A52B7E" w:rsidP="00BE034A">
      <w:pPr>
        <w:spacing w:before="0"/>
      </w:pPr>
    </w:p>
    <w:p w:rsidR="00A52B7E" w:rsidRDefault="00A52B7E" w:rsidP="00BE034A">
      <w:pPr>
        <w:spacing w:before="0"/>
      </w:pPr>
    </w:p>
    <w:p w:rsidR="00A52B7E" w:rsidRPr="00A52B7E" w:rsidRDefault="00A52B7E" w:rsidP="00BE034A">
      <w:pPr>
        <w:spacing w:before="0"/>
        <w:rPr>
          <w:b/>
        </w:rPr>
      </w:pPr>
      <w:r w:rsidRPr="00A52B7E">
        <w:rPr>
          <w:b/>
        </w:rPr>
        <w:t>References</w:t>
      </w:r>
    </w:p>
    <w:p w:rsidR="00BB7FC3" w:rsidRPr="00BB7FC3" w:rsidRDefault="00A52B7E" w:rsidP="00BB7FC3">
      <w:pPr>
        <w:pStyle w:val="EndNoteBibliography"/>
      </w:pPr>
      <w:r>
        <w:fldChar w:fldCharType="begin"/>
      </w:r>
      <w:r>
        <w:instrText xml:space="preserve"> ADDIN EN.REFLIST </w:instrText>
      </w:r>
      <w:r>
        <w:fldChar w:fldCharType="separate"/>
      </w:r>
      <w:r w:rsidR="00BB7FC3" w:rsidRPr="00BB7FC3">
        <w:t xml:space="preserve">Bellairs, R. and M. Osmond (2005). </w:t>
      </w:r>
      <w:r w:rsidR="00BB7FC3" w:rsidRPr="00BB7FC3">
        <w:rPr>
          <w:u w:val="single"/>
        </w:rPr>
        <w:t>Atlas of chick development</w:t>
      </w:r>
      <w:r w:rsidR="00BB7FC3" w:rsidRPr="00BB7FC3">
        <w:t>, Academic Press.</w:t>
      </w:r>
    </w:p>
    <w:p w:rsidR="00BB7FC3" w:rsidRPr="00BB7FC3" w:rsidRDefault="00BB7FC3" w:rsidP="00BB7FC3">
      <w:pPr>
        <w:pStyle w:val="EndNoteBibliography"/>
      </w:pPr>
      <w:r w:rsidRPr="00BB7FC3">
        <w:t xml:space="preserve">Hamburger, V. and H. L. Hamilton (1951). "A series of normal stages in the development of the chick embryo." </w:t>
      </w:r>
      <w:r w:rsidRPr="00BB7FC3">
        <w:rPr>
          <w:u w:val="single"/>
        </w:rPr>
        <w:t>J Morphol</w:t>
      </w:r>
      <w:r w:rsidRPr="00BB7FC3">
        <w:t xml:space="preserve"> </w:t>
      </w:r>
      <w:r w:rsidRPr="00BB7FC3">
        <w:rPr>
          <w:b/>
        </w:rPr>
        <w:t>88</w:t>
      </w:r>
      <w:r w:rsidRPr="00BB7FC3">
        <w:t>(1): 49-92.</w:t>
      </w:r>
    </w:p>
    <w:p w:rsidR="00BB7FC3" w:rsidRPr="00BB7FC3" w:rsidRDefault="00BB7FC3" w:rsidP="00BB7FC3">
      <w:pPr>
        <w:pStyle w:val="EndNoteBibliography"/>
      </w:pPr>
      <w:r w:rsidRPr="00BB7FC3">
        <w:lastRenderedPageBreak/>
        <w:t xml:space="preserve">Hanson, M. G. and L. T. Landmesser (2003). "Characterization of the circuits that generate spontaneous episodes of activity in the early embryonic mouse spinal cord." </w:t>
      </w:r>
      <w:r w:rsidRPr="00BB7FC3">
        <w:rPr>
          <w:u w:val="single"/>
        </w:rPr>
        <w:t>J Neurosci</w:t>
      </w:r>
      <w:r w:rsidRPr="00BB7FC3">
        <w:t xml:space="preserve"> </w:t>
      </w:r>
      <w:r w:rsidRPr="00BB7FC3">
        <w:rPr>
          <w:b/>
        </w:rPr>
        <w:t>23</w:t>
      </w:r>
      <w:r w:rsidRPr="00BB7FC3">
        <w:t>(2): 587-600.</w:t>
      </w:r>
    </w:p>
    <w:p w:rsidR="00BB7FC3" w:rsidRPr="00BB7FC3" w:rsidRDefault="00BB7FC3" w:rsidP="00BB7FC3">
      <w:pPr>
        <w:pStyle w:val="EndNoteBibliography"/>
      </w:pPr>
      <w:r w:rsidRPr="00BB7FC3">
        <w:t xml:space="preserve">Jessell, T. M. (2000). "Neuronal specification in the spinal cord: inductive signals and transcriptional codes." </w:t>
      </w:r>
      <w:r w:rsidRPr="00BB7FC3">
        <w:rPr>
          <w:u w:val="single"/>
        </w:rPr>
        <w:t>Nat Rev Genet</w:t>
      </w:r>
      <w:r w:rsidRPr="00BB7FC3">
        <w:t xml:space="preserve"> </w:t>
      </w:r>
      <w:r w:rsidRPr="00BB7FC3">
        <w:rPr>
          <w:b/>
        </w:rPr>
        <w:t>1</w:t>
      </w:r>
      <w:r w:rsidRPr="00BB7FC3">
        <w:t>(1): 20-29.</w:t>
      </w:r>
    </w:p>
    <w:p w:rsidR="00BB7FC3" w:rsidRPr="00BB7FC3" w:rsidRDefault="00BB7FC3" w:rsidP="00BB7FC3">
      <w:pPr>
        <w:pStyle w:val="EndNoteBibliography"/>
      </w:pPr>
      <w:r w:rsidRPr="00BB7FC3">
        <w:t xml:space="preserve">Kerschensteiner, D. (2013). Spontaneous Network Activity and Synaptic Development. </w:t>
      </w:r>
      <w:r w:rsidRPr="00BB7FC3">
        <w:rPr>
          <w:u w:val="single"/>
        </w:rPr>
        <w:t>Neuroscientist</w:t>
      </w:r>
      <w:r w:rsidRPr="00BB7FC3">
        <w:t xml:space="preserve">, (c) The Author(s) 2013. </w:t>
      </w:r>
      <w:r w:rsidRPr="00BB7FC3">
        <w:rPr>
          <w:b/>
        </w:rPr>
        <w:t xml:space="preserve">20: </w:t>
      </w:r>
      <w:r w:rsidRPr="00BB7FC3">
        <w:t>272-290.</w:t>
      </w:r>
    </w:p>
    <w:p w:rsidR="00BB7FC3" w:rsidRPr="00BB7FC3" w:rsidRDefault="00BB7FC3" w:rsidP="00BB7FC3">
      <w:pPr>
        <w:pStyle w:val="EndNoteBibliography"/>
      </w:pPr>
      <w:r w:rsidRPr="00BB7FC3">
        <w:t xml:space="preserve">Lee, K. J. and T. M. Jessell (1999). "The specification of dorsal cell fates in the vertebrate central nervous system." </w:t>
      </w:r>
      <w:r w:rsidRPr="00BB7FC3">
        <w:rPr>
          <w:u w:val="single"/>
        </w:rPr>
        <w:t>Annu Rev Neurosci</w:t>
      </w:r>
      <w:r w:rsidRPr="00BB7FC3">
        <w:t xml:space="preserve"> </w:t>
      </w:r>
      <w:r w:rsidRPr="00BB7FC3">
        <w:rPr>
          <w:b/>
        </w:rPr>
        <w:t>22</w:t>
      </w:r>
      <w:r w:rsidRPr="00BB7FC3">
        <w:t>: 261-294.</w:t>
      </w:r>
    </w:p>
    <w:p w:rsidR="00BB7FC3" w:rsidRPr="00BB7FC3" w:rsidRDefault="00BB7FC3" w:rsidP="00BB7FC3">
      <w:pPr>
        <w:pStyle w:val="EndNoteBibliography"/>
      </w:pPr>
      <w:r w:rsidRPr="00BB7FC3">
        <w:t xml:space="preserve">Liu, J. P., E. Laufer and T. M. Jessell (2001). "Assigning the positional identity of spinal motor neurons: rostrocaudal patterning of Hox-c expression by FGFs, Gdf11, and retinoids." </w:t>
      </w:r>
      <w:r w:rsidRPr="00BB7FC3">
        <w:rPr>
          <w:u w:val="single"/>
        </w:rPr>
        <w:t>Neuron</w:t>
      </w:r>
      <w:r w:rsidRPr="00BB7FC3">
        <w:t xml:space="preserve"> </w:t>
      </w:r>
      <w:r w:rsidRPr="00BB7FC3">
        <w:rPr>
          <w:b/>
        </w:rPr>
        <w:t>32</w:t>
      </w:r>
      <w:r w:rsidRPr="00BB7FC3">
        <w:t>(6): 997-1012.</w:t>
      </w:r>
    </w:p>
    <w:p w:rsidR="00BB7FC3" w:rsidRPr="00BB7FC3" w:rsidRDefault="00BB7FC3" w:rsidP="00BB7FC3">
      <w:pPr>
        <w:pStyle w:val="EndNoteBibliography"/>
      </w:pPr>
      <w:r w:rsidRPr="00BB7FC3">
        <w:t xml:space="preserve">Lumsden, A. and R. Krumlauf (1996). "Patterning the vertebrate neuraxis." </w:t>
      </w:r>
      <w:r w:rsidRPr="00BB7FC3">
        <w:rPr>
          <w:u w:val="single"/>
        </w:rPr>
        <w:t>Science</w:t>
      </w:r>
      <w:r w:rsidRPr="00BB7FC3">
        <w:t xml:space="preserve"> </w:t>
      </w:r>
      <w:r w:rsidRPr="00BB7FC3">
        <w:rPr>
          <w:b/>
        </w:rPr>
        <w:t>274</w:t>
      </w:r>
      <w:r w:rsidRPr="00BB7FC3">
        <w:t>(5290): 1109-1115.</w:t>
      </w:r>
    </w:p>
    <w:p w:rsidR="00BB7FC3" w:rsidRPr="00BB7FC3" w:rsidRDefault="00BB7FC3" w:rsidP="00BB7FC3">
      <w:pPr>
        <w:pStyle w:val="EndNoteBibliography"/>
      </w:pPr>
      <w:r w:rsidRPr="00BB7FC3">
        <w:t xml:space="preserve">Narayanan, C. H. and V. Hamburger (1971). "Motility in chick embryos with substitution of lumbosacral by brachial and brachial by lumbosacral spinal cord segments." </w:t>
      </w:r>
      <w:r w:rsidRPr="00BB7FC3">
        <w:rPr>
          <w:u w:val="single"/>
        </w:rPr>
        <w:t>J Exp Zool</w:t>
      </w:r>
      <w:r w:rsidRPr="00BB7FC3">
        <w:t xml:space="preserve"> </w:t>
      </w:r>
      <w:r w:rsidRPr="00BB7FC3">
        <w:rPr>
          <w:b/>
        </w:rPr>
        <w:t>178</w:t>
      </w:r>
      <w:r w:rsidRPr="00BB7FC3">
        <w:t>(4): 415-431.</w:t>
      </w:r>
    </w:p>
    <w:p w:rsidR="00BB7FC3" w:rsidRPr="00BB7FC3" w:rsidRDefault="00BB7FC3" w:rsidP="00BB7FC3">
      <w:pPr>
        <w:pStyle w:val="EndNoteBibliography"/>
      </w:pPr>
      <w:r w:rsidRPr="00BB7FC3">
        <w:t xml:space="preserve">O'Donovan, M. J., N. Chub and P. Wenner (1998). "Mechanisms of spontaneous activity in developing spinal networks." </w:t>
      </w:r>
      <w:r w:rsidRPr="00BB7FC3">
        <w:rPr>
          <w:u w:val="single"/>
        </w:rPr>
        <w:t>J Neurobiol</w:t>
      </w:r>
      <w:r w:rsidRPr="00BB7FC3">
        <w:t xml:space="preserve"> </w:t>
      </w:r>
      <w:r w:rsidRPr="00BB7FC3">
        <w:rPr>
          <w:b/>
        </w:rPr>
        <w:t>37</w:t>
      </w:r>
      <w:r w:rsidRPr="00BB7FC3">
        <w:t>(1): 131-145.</w:t>
      </w:r>
    </w:p>
    <w:p w:rsidR="00BB7FC3" w:rsidRPr="00BB7FC3" w:rsidRDefault="00BB7FC3" w:rsidP="00BB7FC3">
      <w:pPr>
        <w:pStyle w:val="EndNoteBibliography"/>
      </w:pPr>
      <w:r w:rsidRPr="00BB7FC3">
        <w:t xml:space="preserve">Patten, I. and M. Placzek (2002). "Opponent activities of Shh and BMP signaling during floor plate induction in vivo." </w:t>
      </w:r>
      <w:r w:rsidRPr="00BB7FC3">
        <w:rPr>
          <w:u w:val="single"/>
        </w:rPr>
        <w:t>Curr Biol</w:t>
      </w:r>
      <w:r w:rsidRPr="00BB7FC3">
        <w:t xml:space="preserve"> </w:t>
      </w:r>
      <w:r w:rsidRPr="00BB7FC3">
        <w:rPr>
          <w:b/>
        </w:rPr>
        <w:t>12</w:t>
      </w:r>
      <w:r w:rsidRPr="00BB7FC3">
        <w:t>(1): 47-52.</w:t>
      </w:r>
    </w:p>
    <w:p w:rsidR="00BB7FC3" w:rsidRPr="00BB7FC3" w:rsidRDefault="00BB7FC3" w:rsidP="00BB7FC3">
      <w:pPr>
        <w:pStyle w:val="EndNoteBibliography"/>
      </w:pPr>
      <w:r w:rsidRPr="00BB7FC3">
        <w:t xml:space="preserve">Simon, H., A. Hornbruch and A. Lumsden (1995). "Independent assignment of antero-posterior and dorso-ventral positional values in the developing chick hindbrain." </w:t>
      </w:r>
      <w:r w:rsidRPr="00BB7FC3">
        <w:rPr>
          <w:u w:val="single"/>
        </w:rPr>
        <w:t>Curr Biol</w:t>
      </w:r>
      <w:r w:rsidRPr="00BB7FC3">
        <w:t xml:space="preserve"> </w:t>
      </w:r>
      <w:r w:rsidRPr="00BB7FC3">
        <w:rPr>
          <w:b/>
        </w:rPr>
        <w:t>5</w:t>
      </w:r>
      <w:r w:rsidRPr="00BB7FC3">
        <w:t>(2): 205-214.</w:t>
      </w:r>
    </w:p>
    <w:p w:rsidR="00BB7FC3" w:rsidRPr="00BB7FC3" w:rsidRDefault="00BB7FC3" w:rsidP="00BB7FC3">
      <w:pPr>
        <w:pStyle w:val="EndNoteBibliography"/>
      </w:pPr>
      <w:r w:rsidRPr="00BB7FC3">
        <w:t xml:space="preserve">Tanabe, Y. and T. M. Jessell (1996). "Diversity and pattern in the developing spinal cord." </w:t>
      </w:r>
      <w:r w:rsidRPr="00BB7FC3">
        <w:rPr>
          <w:u w:val="single"/>
        </w:rPr>
        <w:t>Science</w:t>
      </w:r>
      <w:r w:rsidRPr="00BB7FC3">
        <w:t xml:space="preserve"> </w:t>
      </w:r>
      <w:r w:rsidRPr="00BB7FC3">
        <w:rPr>
          <w:b/>
        </w:rPr>
        <w:t>274</w:t>
      </w:r>
      <w:r w:rsidRPr="00BB7FC3">
        <w:t>(5290): 1115-1123.</w:t>
      </w:r>
    </w:p>
    <w:p w:rsidR="00BB7FC3" w:rsidRPr="00BB7FC3" w:rsidRDefault="00BB7FC3" w:rsidP="00BB7FC3">
      <w:pPr>
        <w:pStyle w:val="EndNoteBibliography"/>
      </w:pPr>
      <w:r w:rsidRPr="00BB7FC3">
        <w:t xml:space="preserve">Wenger, B. S. (1951). "Determination of structural patterns in the spinal cord of the chick embryo studied by transplantations between brachial and adjacent levels." </w:t>
      </w:r>
      <w:r w:rsidRPr="00BB7FC3">
        <w:rPr>
          <w:u w:val="single"/>
        </w:rPr>
        <w:t>Journal of Experimental Zoology</w:t>
      </w:r>
      <w:r w:rsidRPr="00BB7FC3">
        <w:t xml:space="preserve"> </w:t>
      </w:r>
      <w:r w:rsidRPr="00BB7FC3">
        <w:rPr>
          <w:b/>
        </w:rPr>
        <w:t>116</w:t>
      </w:r>
      <w:r w:rsidRPr="00BB7FC3">
        <w:t>(1): 123-163.</w:t>
      </w:r>
    </w:p>
    <w:p w:rsidR="00BB7FC3" w:rsidRPr="00BB7FC3" w:rsidRDefault="00BB7FC3" w:rsidP="00BB7FC3">
      <w:pPr>
        <w:pStyle w:val="EndNoteBibliography"/>
      </w:pPr>
      <w:r w:rsidRPr="00BB7FC3">
        <w:t xml:space="preserve">Wenger, E. L. (1950). "An experimental analysis of relations between parts of the brachial spinal cord of the embryonic chick." </w:t>
      </w:r>
      <w:r w:rsidRPr="00BB7FC3">
        <w:rPr>
          <w:u w:val="single"/>
        </w:rPr>
        <w:t>Journal of Experimental Zoology</w:t>
      </w:r>
      <w:r w:rsidRPr="00BB7FC3">
        <w:t xml:space="preserve"> </w:t>
      </w:r>
      <w:r w:rsidRPr="00BB7FC3">
        <w:rPr>
          <w:b/>
        </w:rPr>
        <w:t>114</w:t>
      </w:r>
      <w:r w:rsidRPr="00BB7FC3">
        <w:t>(1): 51-85.</w:t>
      </w:r>
    </w:p>
    <w:p w:rsidR="00BB7FC3" w:rsidRPr="00BB7FC3" w:rsidRDefault="00BB7FC3" w:rsidP="00BB7FC3">
      <w:pPr>
        <w:pStyle w:val="EndNoteBibliography"/>
      </w:pPr>
      <w:r w:rsidRPr="00BB7FC3">
        <w:t xml:space="preserve">Yamada, T., M. Placzek, H. Tanaka, J. Dodd and T. M. Jessell (1991). "Control of cell pattern in the developing nervous system: polarizing activity of the floor plate and notochord." </w:t>
      </w:r>
      <w:r w:rsidRPr="00BB7FC3">
        <w:rPr>
          <w:u w:val="single"/>
        </w:rPr>
        <w:t>Cell</w:t>
      </w:r>
      <w:r w:rsidRPr="00BB7FC3">
        <w:t xml:space="preserve"> </w:t>
      </w:r>
      <w:r w:rsidRPr="00BB7FC3">
        <w:rPr>
          <w:b/>
        </w:rPr>
        <w:t>64</w:t>
      </w:r>
      <w:r w:rsidRPr="00BB7FC3">
        <w:t>(3): 635-647.</w:t>
      </w:r>
    </w:p>
    <w:p w:rsidR="00E70F2A" w:rsidRDefault="00A52B7E" w:rsidP="00BE034A">
      <w:pPr>
        <w:spacing w:before="0"/>
      </w:pPr>
      <w:r>
        <w:fldChar w:fldCharType="end"/>
      </w:r>
      <w:bookmarkStart w:id="0" w:name="_GoBack"/>
      <w:bookmarkEnd w:id="0"/>
    </w:p>
    <w:sectPr w:rsidR="00E70F2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4FF2" w:rsidRDefault="00FC4FF2" w:rsidP="00AE19AD">
      <w:pPr>
        <w:spacing w:before="0" w:line="240" w:lineRule="auto"/>
      </w:pPr>
      <w:r>
        <w:separator/>
      </w:r>
    </w:p>
  </w:endnote>
  <w:endnote w:type="continuationSeparator" w:id="0">
    <w:p w:rsidR="00FC4FF2" w:rsidRDefault="00FC4FF2" w:rsidP="00AE19A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4FF2" w:rsidRDefault="00FC4FF2" w:rsidP="00AE19AD">
      <w:pPr>
        <w:spacing w:before="0" w:line="240" w:lineRule="auto"/>
      </w:pPr>
      <w:r>
        <w:separator/>
      </w:r>
    </w:p>
  </w:footnote>
  <w:footnote w:type="continuationSeparator" w:id="0">
    <w:p w:rsidR="00FC4FF2" w:rsidRDefault="00FC4FF2" w:rsidP="00AE19AD">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19AD" w:rsidRDefault="00AE19AD" w:rsidP="00AE19AD">
    <w:pPr>
      <w:pStyle w:val="Header"/>
      <w:jc w:val="right"/>
    </w:pPr>
    <w:r>
      <w:t>Korey Kam</w:t>
    </w:r>
  </w:p>
  <w:p w:rsidR="00AE19AD" w:rsidRDefault="003B64D9" w:rsidP="00AE19AD">
    <w:pPr>
      <w:pStyle w:val="Header"/>
      <w:jc w:val="right"/>
    </w:pPr>
    <w:r>
      <w:t>Fishell</w:t>
    </w:r>
    <w:r w:rsidR="00AE19AD">
      <w:t xml:space="preserve"> question</w:t>
    </w:r>
    <w:r w:rsidR="00E351FE">
      <w:t>, Circuits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5E3A0F"/>
    <w:multiLevelType w:val="hybridMultilevel"/>
    <w:tmpl w:val="1550FD8A"/>
    <w:lvl w:ilvl="0" w:tplc="C480E304">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C11427E"/>
    <w:multiLevelType w:val="multilevel"/>
    <w:tmpl w:val="5B729218"/>
    <w:lvl w:ilvl="0">
      <w:start w:val="1"/>
      <w:numFmt w:val="decimal"/>
      <w:pStyle w:val="pseduocod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E7E34DA"/>
    <w:multiLevelType w:val="multilevel"/>
    <w:tmpl w:val="B3429F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none"/>
      <w:pStyle w:val="Heading3"/>
      <w:lvlText w:val=""/>
      <w:lvlJc w:val="left"/>
      <w:pPr>
        <w:ind w:left="576" w:hanging="576"/>
      </w:pPr>
      <w:rPr>
        <w:rFonts w:hint="default"/>
      </w:rPr>
    </w:lvl>
    <w:lvl w:ilvl="3">
      <w:start w:val="1"/>
      <w:numFmt w:val="none"/>
      <w:pStyle w:val="Heading4"/>
      <w:lvlText w:val=""/>
      <w:lvlJc w:val="left"/>
      <w:pPr>
        <w:ind w:left="576" w:hanging="576"/>
      </w:pPr>
      <w:rPr>
        <w:rFonts w:hint="default"/>
      </w:rPr>
    </w:lvl>
    <w:lvl w:ilvl="4">
      <w:start w:val="1"/>
      <w:numFmt w:val="none"/>
      <w:lvlText w:val=""/>
      <w:lvlJc w:val="left"/>
      <w:pPr>
        <w:ind w:left="576" w:hanging="576"/>
      </w:pPr>
      <w:rPr>
        <w:rFonts w:hint="default"/>
      </w:rPr>
    </w:lvl>
    <w:lvl w:ilvl="5">
      <w:start w:val="1"/>
      <w:numFmt w:val="none"/>
      <w:pStyle w:val="Heading6"/>
      <w:lvlText w:val=""/>
      <w:lvlJc w:val="left"/>
      <w:pPr>
        <w:ind w:left="576" w:hanging="576"/>
      </w:pPr>
      <w:rPr>
        <w:rFonts w:hint="default"/>
      </w:rPr>
    </w:lvl>
    <w:lvl w:ilvl="6">
      <w:start w:val="1"/>
      <w:numFmt w:val="none"/>
      <w:lvlText w:val=""/>
      <w:lvlJc w:val="left"/>
      <w:pPr>
        <w:ind w:left="576" w:hanging="576"/>
      </w:pPr>
      <w:rPr>
        <w:rFonts w:hint="default"/>
      </w:rPr>
    </w:lvl>
    <w:lvl w:ilvl="7">
      <w:start w:val="1"/>
      <w:numFmt w:val="none"/>
      <w:lvlText w:val=""/>
      <w:lvlJc w:val="left"/>
      <w:pPr>
        <w:ind w:left="576" w:hanging="576"/>
      </w:pPr>
      <w:rPr>
        <w:rFonts w:hint="default"/>
      </w:rPr>
    </w:lvl>
    <w:lvl w:ilvl="8">
      <w:start w:val="1"/>
      <w:numFmt w:val="none"/>
      <w:lvlText w:val=""/>
      <w:lvlJc w:val="left"/>
      <w:pPr>
        <w:ind w:left="576" w:hanging="576"/>
      </w:pPr>
      <w:rPr>
        <w:rFonts w:hint="default"/>
      </w:rPr>
    </w:lvl>
  </w:abstractNum>
  <w:abstractNum w:abstractNumId="3" w15:restartNumberingAfterBreak="0">
    <w:nsid w:val="77361BA7"/>
    <w:multiLevelType w:val="hybridMultilevel"/>
    <w:tmpl w:val="2E329A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0"/>
  </w:num>
  <w:num w:numId="5">
    <w:abstractNumId w:val="1"/>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p2axdod9dr6ea5vdxp5tbxrzwaadv2swt&quot;&gt;My EndNote Library&lt;record-ids&gt;&lt;item&gt;1604&lt;/item&gt;&lt;item&gt;1610&lt;/item&gt;&lt;item&gt;1611&lt;/item&gt;&lt;item&gt;1612&lt;/item&gt;&lt;item&gt;1614&lt;/item&gt;&lt;item&gt;1615&lt;/item&gt;&lt;item&gt;1616&lt;/item&gt;&lt;item&gt;1618&lt;/item&gt;&lt;item&gt;1619&lt;/item&gt;&lt;item&gt;1621&lt;/item&gt;&lt;item&gt;1624&lt;/item&gt;&lt;item&gt;1625&lt;/item&gt;&lt;item&gt;1626&lt;/item&gt;&lt;item&gt;1627&lt;/item&gt;&lt;item&gt;1629&lt;/item&gt;&lt;item&gt;1630&lt;/item&gt;&lt;/record-ids&gt;&lt;/item&gt;&lt;/Libraries&gt;"/>
  </w:docVars>
  <w:rsids>
    <w:rsidRoot w:val="00CD5A81"/>
    <w:rsid w:val="00000576"/>
    <w:rsid w:val="000A2DFE"/>
    <w:rsid w:val="00101156"/>
    <w:rsid w:val="00131570"/>
    <w:rsid w:val="00133E21"/>
    <w:rsid w:val="00147925"/>
    <w:rsid w:val="00153C17"/>
    <w:rsid w:val="0015527D"/>
    <w:rsid w:val="001730CF"/>
    <w:rsid w:val="00185013"/>
    <w:rsid w:val="001A1D55"/>
    <w:rsid w:val="001B6AE9"/>
    <w:rsid w:val="001D78FB"/>
    <w:rsid w:val="00213CF2"/>
    <w:rsid w:val="0023269D"/>
    <w:rsid w:val="00241197"/>
    <w:rsid w:val="00254874"/>
    <w:rsid w:val="002D19D0"/>
    <w:rsid w:val="002E039B"/>
    <w:rsid w:val="00306E23"/>
    <w:rsid w:val="00350E80"/>
    <w:rsid w:val="00376173"/>
    <w:rsid w:val="00381EEF"/>
    <w:rsid w:val="003841C0"/>
    <w:rsid w:val="00394FFD"/>
    <w:rsid w:val="003B50FD"/>
    <w:rsid w:val="003B64D9"/>
    <w:rsid w:val="003C2874"/>
    <w:rsid w:val="003D0C7A"/>
    <w:rsid w:val="003D2F2C"/>
    <w:rsid w:val="003E0586"/>
    <w:rsid w:val="003F3696"/>
    <w:rsid w:val="003F4EA7"/>
    <w:rsid w:val="003F7851"/>
    <w:rsid w:val="00437808"/>
    <w:rsid w:val="00455ECB"/>
    <w:rsid w:val="004621E7"/>
    <w:rsid w:val="00481B12"/>
    <w:rsid w:val="00494A40"/>
    <w:rsid w:val="004A3F2A"/>
    <w:rsid w:val="004C2AA3"/>
    <w:rsid w:val="004F3DE5"/>
    <w:rsid w:val="005060FF"/>
    <w:rsid w:val="00545723"/>
    <w:rsid w:val="005461AD"/>
    <w:rsid w:val="00546F16"/>
    <w:rsid w:val="005A26D6"/>
    <w:rsid w:val="005A45BC"/>
    <w:rsid w:val="005D1B15"/>
    <w:rsid w:val="005E2408"/>
    <w:rsid w:val="005F42CE"/>
    <w:rsid w:val="00625684"/>
    <w:rsid w:val="00634F75"/>
    <w:rsid w:val="00650461"/>
    <w:rsid w:val="0068161C"/>
    <w:rsid w:val="00694B81"/>
    <w:rsid w:val="006C0BA1"/>
    <w:rsid w:val="007026EF"/>
    <w:rsid w:val="00711BAD"/>
    <w:rsid w:val="007354FB"/>
    <w:rsid w:val="0074737B"/>
    <w:rsid w:val="00760257"/>
    <w:rsid w:val="0076699F"/>
    <w:rsid w:val="00807490"/>
    <w:rsid w:val="00823173"/>
    <w:rsid w:val="00832DA6"/>
    <w:rsid w:val="00847EE1"/>
    <w:rsid w:val="00862697"/>
    <w:rsid w:val="00893CFF"/>
    <w:rsid w:val="009045DF"/>
    <w:rsid w:val="00916ED3"/>
    <w:rsid w:val="00953D0A"/>
    <w:rsid w:val="00962511"/>
    <w:rsid w:val="009C18C1"/>
    <w:rsid w:val="009C4929"/>
    <w:rsid w:val="009E5096"/>
    <w:rsid w:val="00A301B0"/>
    <w:rsid w:val="00A37BC7"/>
    <w:rsid w:val="00A52B7E"/>
    <w:rsid w:val="00A73149"/>
    <w:rsid w:val="00A75A77"/>
    <w:rsid w:val="00A75D99"/>
    <w:rsid w:val="00A76E00"/>
    <w:rsid w:val="00AB1627"/>
    <w:rsid w:val="00AD2766"/>
    <w:rsid w:val="00AE19AD"/>
    <w:rsid w:val="00AE345D"/>
    <w:rsid w:val="00B0537B"/>
    <w:rsid w:val="00B125E1"/>
    <w:rsid w:val="00B46991"/>
    <w:rsid w:val="00B74A2C"/>
    <w:rsid w:val="00B85257"/>
    <w:rsid w:val="00BB7FC3"/>
    <w:rsid w:val="00BC37CE"/>
    <w:rsid w:val="00BD00FE"/>
    <w:rsid w:val="00BE034A"/>
    <w:rsid w:val="00C1161D"/>
    <w:rsid w:val="00CA5F54"/>
    <w:rsid w:val="00CC0035"/>
    <w:rsid w:val="00CC6C37"/>
    <w:rsid w:val="00CD5A81"/>
    <w:rsid w:val="00CD646C"/>
    <w:rsid w:val="00CE7568"/>
    <w:rsid w:val="00D1018A"/>
    <w:rsid w:val="00DB32C4"/>
    <w:rsid w:val="00E030E1"/>
    <w:rsid w:val="00E142C1"/>
    <w:rsid w:val="00E217BE"/>
    <w:rsid w:val="00E24D26"/>
    <w:rsid w:val="00E351FE"/>
    <w:rsid w:val="00E36743"/>
    <w:rsid w:val="00E70F2A"/>
    <w:rsid w:val="00E91495"/>
    <w:rsid w:val="00F027D4"/>
    <w:rsid w:val="00F26A08"/>
    <w:rsid w:val="00F4707D"/>
    <w:rsid w:val="00F6304D"/>
    <w:rsid w:val="00FA3B26"/>
    <w:rsid w:val="00FC4FF2"/>
    <w:rsid w:val="00FD15CE"/>
    <w:rsid w:val="00FD4819"/>
    <w:rsid w:val="00FE6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ECB09C6-28BF-4D9A-82E4-0AA441687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imes New Roman" w:hAnsi="Georgia"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15527D"/>
    <w:pPr>
      <w:tabs>
        <w:tab w:val="left" w:pos="851"/>
      </w:tabs>
      <w:spacing w:before="120" w:after="0" w:line="360" w:lineRule="auto"/>
    </w:pPr>
    <w:rPr>
      <w:rFonts w:cs="Times New Roman"/>
      <w:szCs w:val="24"/>
      <w:lang w:eastAsia="en-GB"/>
    </w:rPr>
  </w:style>
  <w:style w:type="paragraph" w:styleId="Heading1">
    <w:name w:val="heading 1"/>
    <w:basedOn w:val="Normal"/>
    <w:next w:val="Normal"/>
    <w:link w:val="Heading1Char"/>
    <w:uiPriority w:val="9"/>
    <w:qFormat/>
    <w:rsid w:val="001A1D5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5527D"/>
    <w:pPr>
      <w:keepNext/>
      <w:keepLines/>
      <w:numPr>
        <w:ilvl w:val="2"/>
        <w:numId w:val="3"/>
      </w:numPr>
      <w:spacing w:before="40"/>
      <w:outlineLvl w:val="2"/>
    </w:pPr>
    <w:rPr>
      <w:rFonts w:asciiTheme="majorHAnsi" w:eastAsiaTheme="majorEastAsia" w:hAnsiTheme="majorHAnsi" w:cstheme="majorBidi"/>
      <w:color w:val="1F4D78" w:themeColor="accent1" w:themeShade="7F"/>
      <w:sz w:val="24"/>
    </w:rPr>
  </w:style>
  <w:style w:type="paragraph" w:styleId="Heading4">
    <w:name w:val="heading 4"/>
    <w:basedOn w:val="Heading3"/>
    <w:next w:val="Normal"/>
    <w:link w:val="Heading4Char"/>
    <w:autoRedefine/>
    <w:qFormat/>
    <w:rsid w:val="0015527D"/>
    <w:pPr>
      <w:keepLines w:val="0"/>
      <w:numPr>
        <w:ilvl w:val="3"/>
      </w:numPr>
      <w:tabs>
        <w:tab w:val="clear" w:pos="851"/>
      </w:tabs>
      <w:spacing w:before="240" w:after="120" w:line="240" w:lineRule="atLeast"/>
      <w:outlineLvl w:val="3"/>
    </w:pPr>
    <w:rPr>
      <w:rFonts w:ascii="Arial Black" w:eastAsia="Times New Roman" w:hAnsi="Arial Black" w:cs="Courier New"/>
      <w:bCs/>
      <w:iCs/>
      <w:color w:val="auto"/>
      <w:kern w:val="32"/>
      <w:szCs w:val="28"/>
      <w:lang w:eastAsia="en-US"/>
    </w:rPr>
  </w:style>
  <w:style w:type="paragraph" w:styleId="Heading5">
    <w:name w:val="heading 5"/>
    <w:basedOn w:val="Heading4"/>
    <w:next w:val="Normal"/>
    <w:link w:val="Heading5Char"/>
    <w:autoRedefine/>
    <w:qFormat/>
    <w:rsid w:val="0015527D"/>
    <w:pPr>
      <w:numPr>
        <w:ilvl w:val="4"/>
        <w:numId w:val="5"/>
      </w:numPr>
      <w:spacing w:after="60"/>
      <w:outlineLvl w:val="4"/>
    </w:pPr>
    <w:rPr>
      <w:bCs w:val="0"/>
      <w:i/>
      <w:iCs w:val="0"/>
      <w:sz w:val="22"/>
      <w:szCs w:val="26"/>
    </w:rPr>
  </w:style>
  <w:style w:type="paragraph" w:styleId="Heading6">
    <w:name w:val="heading 6"/>
    <w:basedOn w:val="Heading5"/>
    <w:next w:val="Normal"/>
    <w:link w:val="Heading6Char"/>
    <w:autoRedefine/>
    <w:qFormat/>
    <w:rsid w:val="0015527D"/>
    <w:pPr>
      <w:numPr>
        <w:ilvl w:val="5"/>
        <w:numId w:val="3"/>
      </w:numPr>
      <w:outlineLvl w:val="5"/>
    </w:pPr>
    <w:rPr>
      <w:rFonts w:ascii="Georgia" w:hAnsi="Georgia"/>
      <w:bCs/>
      <w:i w:val="0"/>
      <w:sz w:val="24"/>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15527D"/>
    <w:rPr>
      <w:rFonts w:eastAsia="Times New Roman" w:cs="Courier New"/>
      <w:bCs/>
      <w:i/>
      <w:kern w:val="32"/>
      <w:sz w:val="24"/>
    </w:rPr>
  </w:style>
  <w:style w:type="character" w:customStyle="1" w:styleId="Heading5Char">
    <w:name w:val="Heading 5 Char"/>
    <w:link w:val="Heading5"/>
    <w:rsid w:val="0015527D"/>
    <w:rPr>
      <w:rFonts w:ascii="Arial Black" w:eastAsia="Times New Roman" w:hAnsi="Arial Black" w:cs="Courier New"/>
      <w:i/>
      <w:kern w:val="32"/>
      <w:szCs w:val="26"/>
    </w:rPr>
  </w:style>
  <w:style w:type="character" w:customStyle="1" w:styleId="Heading4Char">
    <w:name w:val="Heading 4 Char"/>
    <w:link w:val="Heading4"/>
    <w:rsid w:val="0015527D"/>
    <w:rPr>
      <w:rFonts w:ascii="Arial Black" w:eastAsia="Times New Roman" w:hAnsi="Arial Black" w:cs="Courier New"/>
      <w:bCs/>
      <w:iCs/>
      <w:kern w:val="32"/>
      <w:sz w:val="24"/>
      <w:szCs w:val="28"/>
    </w:rPr>
  </w:style>
  <w:style w:type="character" w:customStyle="1" w:styleId="Heading3Char">
    <w:name w:val="Heading 3 Char"/>
    <w:basedOn w:val="DefaultParagraphFont"/>
    <w:link w:val="Heading3"/>
    <w:uiPriority w:val="9"/>
    <w:semiHidden/>
    <w:rsid w:val="0015527D"/>
    <w:rPr>
      <w:rFonts w:asciiTheme="majorHAnsi" w:eastAsiaTheme="majorEastAsia" w:hAnsiTheme="majorHAnsi" w:cstheme="majorBidi"/>
      <w:color w:val="1F4D78" w:themeColor="accent1" w:themeShade="7F"/>
      <w:sz w:val="24"/>
      <w:szCs w:val="24"/>
      <w:lang w:eastAsia="en-GB"/>
    </w:rPr>
  </w:style>
  <w:style w:type="paragraph" w:customStyle="1" w:styleId="pseduocode">
    <w:name w:val="pseduocode"/>
    <w:basedOn w:val="Normal"/>
    <w:link w:val="pseduocodeChar"/>
    <w:autoRedefine/>
    <w:qFormat/>
    <w:rsid w:val="0015527D"/>
    <w:pPr>
      <w:numPr>
        <w:numId w:val="6"/>
      </w:numPr>
      <w:spacing w:line="240" w:lineRule="auto"/>
      <w:ind w:hanging="360"/>
    </w:pPr>
    <w:rPr>
      <w:rFonts w:cstheme="minorBidi"/>
      <w:i/>
      <w:lang w:eastAsia="en-US"/>
    </w:rPr>
  </w:style>
  <w:style w:type="character" w:customStyle="1" w:styleId="pseduocodeChar">
    <w:name w:val="pseduocode Char"/>
    <w:basedOn w:val="DefaultParagraphFont"/>
    <w:link w:val="pseduocode"/>
    <w:rsid w:val="0015527D"/>
    <w:rPr>
      <w:rFonts w:eastAsia="Times New Roman"/>
      <w:i/>
      <w:szCs w:val="24"/>
    </w:rPr>
  </w:style>
  <w:style w:type="paragraph" w:styleId="TOC1">
    <w:name w:val="toc 1"/>
    <w:basedOn w:val="Normal"/>
    <w:next w:val="Normal"/>
    <w:autoRedefine/>
    <w:uiPriority w:val="39"/>
    <w:qFormat/>
    <w:rsid w:val="00CD646C"/>
    <w:pPr>
      <w:tabs>
        <w:tab w:val="clear" w:pos="851"/>
      </w:tabs>
      <w:spacing w:before="240" w:after="120"/>
    </w:pPr>
    <w:rPr>
      <w:bCs/>
      <w:szCs w:val="20"/>
    </w:rPr>
  </w:style>
  <w:style w:type="paragraph" w:styleId="TableofFigures">
    <w:name w:val="table of figures"/>
    <w:basedOn w:val="Normal"/>
    <w:next w:val="Normal"/>
    <w:autoRedefine/>
    <w:uiPriority w:val="99"/>
    <w:qFormat/>
    <w:rsid w:val="00CD646C"/>
    <w:pPr>
      <w:tabs>
        <w:tab w:val="clear" w:pos="851"/>
      </w:tabs>
      <w:spacing w:before="0" w:line="480" w:lineRule="auto"/>
      <w:ind w:left="480" w:hanging="480"/>
    </w:pPr>
    <w:rPr>
      <w:bCs/>
      <w:szCs w:val="20"/>
    </w:rPr>
  </w:style>
  <w:style w:type="paragraph" w:styleId="TOC2">
    <w:name w:val="toc 2"/>
    <w:basedOn w:val="Normal"/>
    <w:next w:val="Normal"/>
    <w:autoRedefine/>
    <w:uiPriority w:val="39"/>
    <w:rsid w:val="00CD646C"/>
    <w:pPr>
      <w:tabs>
        <w:tab w:val="clear" w:pos="851"/>
      </w:tabs>
      <w:spacing w:line="480" w:lineRule="auto"/>
      <w:ind w:left="240"/>
    </w:pPr>
    <w:rPr>
      <w:iCs/>
      <w:szCs w:val="20"/>
    </w:rPr>
  </w:style>
  <w:style w:type="paragraph" w:styleId="TOC3">
    <w:name w:val="toc 3"/>
    <w:basedOn w:val="Normal"/>
    <w:next w:val="Normal"/>
    <w:autoRedefine/>
    <w:uiPriority w:val="39"/>
    <w:rsid w:val="00CD646C"/>
    <w:pPr>
      <w:tabs>
        <w:tab w:val="clear" w:pos="851"/>
      </w:tabs>
      <w:spacing w:before="0" w:line="480" w:lineRule="auto"/>
      <w:ind w:left="480"/>
    </w:pPr>
    <w:rPr>
      <w:szCs w:val="20"/>
    </w:rPr>
  </w:style>
  <w:style w:type="table" w:styleId="TableGrid">
    <w:name w:val="Table Grid"/>
    <w:basedOn w:val="TableNormal"/>
    <w:uiPriority w:val="39"/>
    <w:rsid w:val="00E70F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autoRedefine/>
    <w:rsid w:val="00A52B7E"/>
    <w:pPr>
      <w:jc w:val="center"/>
    </w:pPr>
    <w:rPr>
      <w:noProof/>
      <w:lang w:val="en-GB"/>
    </w:rPr>
  </w:style>
  <w:style w:type="character" w:customStyle="1" w:styleId="EndNoteBibliographyTitleChar">
    <w:name w:val="EndNote Bibliography Title Char"/>
    <w:basedOn w:val="DefaultParagraphFont"/>
    <w:link w:val="EndNoteBibliographyTitle"/>
    <w:rsid w:val="00A52B7E"/>
    <w:rPr>
      <w:rFonts w:cs="Times New Roman"/>
      <w:noProof/>
      <w:szCs w:val="24"/>
      <w:lang w:val="en-GB" w:eastAsia="en-GB"/>
    </w:rPr>
  </w:style>
  <w:style w:type="paragraph" w:customStyle="1" w:styleId="EndNoteBibliography">
    <w:name w:val="EndNote Bibliography"/>
    <w:basedOn w:val="Normal"/>
    <w:link w:val="EndNoteBibliographyChar"/>
    <w:autoRedefine/>
    <w:rsid w:val="00A52B7E"/>
    <w:pPr>
      <w:spacing w:line="240" w:lineRule="auto"/>
    </w:pPr>
    <w:rPr>
      <w:noProof/>
      <w:lang w:val="en-GB"/>
    </w:rPr>
  </w:style>
  <w:style w:type="character" w:customStyle="1" w:styleId="EndNoteBibliographyChar">
    <w:name w:val="EndNote Bibliography Char"/>
    <w:basedOn w:val="DefaultParagraphFont"/>
    <w:link w:val="EndNoteBibliography"/>
    <w:rsid w:val="00A52B7E"/>
    <w:rPr>
      <w:rFonts w:cs="Times New Roman"/>
      <w:noProof/>
      <w:szCs w:val="24"/>
      <w:lang w:val="en-GB" w:eastAsia="en-GB"/>
    </w:rPr>
  </w:style>
  <w:style w:type="paragraph" w:styleId="ListParagraph">
    <w:name w:val="List Paragraph"/>
    <w:basedOn w:val="Normal"/>
    <w:uiPriority w:val="34"/>
    <w:qFormat/>
    <w:rsid w:val="00A301B0"/>
    <w:pPr>
      <w:ind w:left="720"/>
      <w:contextualSpacing/>
    </w:pPr>
  </w:style>
  <w:style w:type="paragraph" w:styleId="Header">
    <w:name w:val="header"/>
    <w:basedOn w:val="Normal"/>
    <w:link w:val="HeaderChar"/>
    <w:uiPriority w:val="99"/>
    <w:unhideWhenUsed/>
    <w:rsid w:val="00AE19AD"/>
    <w:pPr>
      <w:tabs>
        <w:tab w:val="clear" w:pos="851"/>
        <w:tab w:val="center" w:pos="4680"/>
        <w:tab w:val="right" w:pos="9360"/>
      </w:tabs>
      <w:spacing w:before="0" w:line="240" w:lineRule="auto"/>
    </w:pPr>
  </w:style>
  <w:style w:type="character" w:customStyle="1" w:styleId="HeaderChar">
    <w:name w:val="Header Char"/>
    <w:basedOn w:val="DefaultParagraphFont"/>
    <w:link w:val="Header"/>
    <w:uiPriority w:val="99"/>
    <w:rsid w:val="00AE19AD"/>
    <w:rPr>
      <w:rFonts w:cs="Times New Roman"/>
      <w:szCs w:val="24"/>
      <w:lang w:eastAsia="en-GB"/>
    </w:rPr>
  </w:style>
  <w:style w:type="paragraph" w:styleId="Footer">
    <w:name w:val="footer"/>
    <w:basedOn w:val="Normal"/>
    <w:link w:val="FooterChar"/>
    <w:uiPriority w:val="99"/>
    <w:unhideWhenUsed/>
    <w:rsid w:val="00AE19AD"/>
    <w:pPr>
      <w:tabs>
        <w:tab w:val="clear" w:pos="851"/>
        <w:tab w:val="center" w:pos="4680"/>
        <w:tab w:val="right" w:pos="9360"/>
      </w:tabs>
      <w:spacing w:before="0" w:line="240" w:lineRule="auto"/>
    </w:pPr>
  </w:style>
  <w:style w:type="character" w:customStyle="1" w:styleId="FooterChar">
    <w:name w:val="Footer Char"/>
    <w:basedOn w:val="DefaultParagraphFont"/>
    <w:link w:val="Footer"/>
    <w:uiPriority w:val="99"/>
    <w:rsid w:val="00AE19AD"/>
    <w:rPr>
      <w:rFonts w:cs="Times New Roman"/>
      <w:szCs w:val="24"/>
      <w:lang w:eastAsia="en-GB"/>
    </w:rPr>
  </w:style>
  <w:style w:type="character" w:styleId="Hyperlink">
    <w:name w:val="Hyperlink"/>
    <w:basedOn w:val="DefaultParagraphFont"/>
    <w:uiPriority w:val="99"/>
    <w:unhideWhenUsed/>
    <w:rsid w:val="005060FF"/>
    <w:rPr>
      <w:color w:val="0563C1" w:themeColor="hyperlink"/>
      <w:u w:val="single"/>
    </w:rPr>
  </w:style>
  <w:style w:type="character" w:customStyle="1" w:styleId="Heading1Char">
    <w:name w:val="Heading 1 Char"/>
    <w:basedOn w:val="DefaultParagraphFont"/>
    <w:link w:val="Heading1"/>
    <w:uiPriority w:val="9"/>
    <w:rsid w:val="001A1D55"/>
    <w:rPr>
      <w:rFonts w:asciiTheme="majorHAnsi" w:eastAsiaTheme="majorEastAsia" w:hAnsiTheme="majorHAnsi" w:cstheme="majorBidi"/>
      <w:color w:val="2E74B5" w:themeColor="accent1" w:themeShade="BF"/>
      <w:sz w:val="32"/>
      <w:szCs w:val="32"/>
      <w:lang w:eastAsia="en-GB"/>
    </w:rPr>
  </w:style>
  <w:style w:type="character" w:styleId="FollowedHyperlink">
    <w:name w:val="FollowedHyperlink"/>
    <w:basedOn w:val="DefaultParagraphFont"/>
    <w:uiPriority w:val="99"/>
    <w:semiHidden/>
    <w:unhideWhenUsed/>
    <w:rsid w:val="0037617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139582">
      <w:bodyDiv w:val="1"/>
      <w:marLeft w:val="0"/>
      <w:marRight w:val="0"/>
      <w:marTop w:val="0"/>
      <w:marBottom w:val="0"/>
      <w:divBdr>
        <w:top w:val="none" w:sz="0" w:space="0" w:color="auto"/>
        <w:left w:val="none" w:sz="0" w:space="0" w:color="auto"/>
        <w:bottom w:val="none" w:sz="0" w:space="0" w:color="auto"/>
        <w:right w:val="none" w:sz="0" w:space="0" w:color="auto"/>
      </w:divBdr>
    </w:div>
    <w:div w:id="190113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6</TotalTime>
  <Pages>1</Pages>
  <Words>4547</Words>
  <Characters>25919</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ey Kam</dc:creator>
  <cp:keywords/>
  <dc:description/>
  <cp:lastModifiedBy>Korey Kam</cp:lastModifiedBy>
  <cp:revision>83</cp:revision>
  <dcterms:created xsi:type="dcterms:W3CDTF">2016-05-06T14:30:00Z</dcterms:created>
  <dcterms:modified xsi:type="dcterms:W3CDTF">2016-05-18T02:42:00Z</dcterms:modified>
</cp:coreProperties>
</file>